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33EBD1BF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commentRangeStart w:id="0"/>
      <w:r w:rsidRPr="002440B9">
        <w:rPr>
          <w:rFonts w:ascii="Times New Roman" w:eastAsia="Calibri" w:hAnsi="Times New Roman" w:cs="Times New Roman"/>
          <w:b/>
          <w:lang w:val="en-US"/>
        </w:rPr>
        <w:t>T</w:t>
      </w:r>
      <w:commentRangeEnd w:id="0"/>
      <w:r w:rsidR="00FB557D">
        <w:rPr>
          <w:rStyle w:val="Verwijzingopmerking"/>
        </w:rPr>
        <w:commentReference w:id="0"/>
      </w:r>
      <w:r w:rsidRPr="002440B9">
        <w:rPr>
          <w:rFonts w:ascii="Times New Roman" w:eastAsia="Calibri" w:hAnsi="Times New Roman" w:cs="Times New Roman"/>
          <w:b/>
          <w:lang w:val="en-US"/>
        </w:rPr>
        <w:t xml:space="preserve">itle: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r w:rsidR="00C84B82">
        <w:rPr>
          <w:rFonts w:ascii="Times New Roman" w:eastAsia="Calibri" w:hAnsi="Times New Roman" w:cs="Times New Roman"/>
          <w:b/>
          <w:lang w:val="en-US"/>
        </w:rPr>
        <w:t>internal-</w:t>
      </w:r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of a 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724300">
        <w:rPr>
          <w:rFonts w:ascii="Times New Roman" w:eastAsia="Calibri" w:hAnsi="Times New Roman" w:cs="Times New Roman"/>
          <w:b/>
          <w:lang w:val="en-US"/>
        </w:rPr>
        <w:t>long-ter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hypoparathyroidism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55A0AD4F" w:rsidR="00FC01F8" w:rsidRPr="00C2018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r w:rsidR="00496B20">
        <w:rPr>
          <w:rFonts w:ascii="Times New Roman" w:eastAsia="Calibri" w:hAnsi="Times New Roman" w:cs="Times New Roman"/>
          <w:sz w:val="22"/>
          <w:szCs w:val="22"/>
          <w:lang w:val="en-US"/>
        </w:rPr>
        <w:t>C.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proofErr w:type="spellStart"/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Ivona</w:t>
      </w:r>
      <w:proofErr w:type="spellEnd"/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Lončar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826486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MSc</w:t>
      </w:r>
      <w:r w:rsid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470FF8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>Linetta</w:t>
      </w:r>
      <w:proofErr w:type="spellEnd"/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B. Koppert</w:t>
      </w:r>
      <w:r w:rsidR="00844A7D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Cornelis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Verhoef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C2018D"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</w:t>
      </w:r>
      <w:bookmarkStart w:id="1" w:name="_GoBack"/>
      <w:bookmarkEnd w:id="1"/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Tessa M. van Ginhoven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</w:t>
      </w:r>
      <w:commentRangeStart w:id="2"/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.</w:t>
      </w:r>
      <w:commentRangeEnd w:id="2"/>
      <w:r w:rsidR="000E7764">
        <w:rPr>
          <w:rStyle w:val="Verwijzingopmerking"/>
        </w:rPr>
        <w:commentReference w:id="2"/>
      </w:r>
    </w:p>
    <w:p w14:paraId="170DC5E3" w14:textId="10D629C0" w:rsidR="0063752A" w:rsidRPr="00A767A5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, CA,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P.O. 2040, 3000, CA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Department of Research and Development, Netherlands Comprehensive Cancer </w:t>
      </w:r>
      <w:proofErr w:type="spellStart"/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Organisation</w:t>
      </w:r>
      <w:proofErr w:type="spellEnd"/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C2018D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C2018D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edicine, Erasmus Medical Center Rotterdam, P.O. 2040, 3000, CA, Rotterdam, the Netherlands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63752A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</w:t>
      </w:r>
      <w:proofErr w:type="spellStart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Maasstad</w:t>
      </w:r>
      <w:proofErr w:type="spellEnd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Hospital Rotterdam, 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3079 DZ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</w:p>
    <w:p w14:paraId="0AC88355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2440B9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D478C5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FA6716">
        <w:rPr>
          <w:rFonts w:ascii="Times New Roman" w:eastAsia="Calibri" w:hAnsi="Times New Roman" w:cs="Times New Roman"/>
          <w:sz w:val="22"/>
          <w:szCs w:val="22"/>
        </w:rPr>
        <w:t>Doctor M</w:t>
      </w:r>
      <w:r w:rsidRPr="00D478C5">
        <w:rPr>
          <w:rFonts w:ascii="Times New Roman" w:eastAsia="Calibri" w:hAnsi="Times New Roman" w:cs="Times New Roman"/>
          <w:sz w:val="22"/>
          <w:szCs w:val="22"/>
        </w:rPr>
        <w:t>olewaterplein 40, 3015 GD Rotterdam, The Netherlands</w:t>
      </w:r>
    </w:p>
    <w:p w14:paraId="57E65065" w14:textId="06E73B0E" w:rsidR="00FC01F8" w:rsidRPr="00705E0B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r w:rsidR="00705E0B" w:rsidRPr="00F935E0">
        <w:rPr>
          <w:lang w:val="en-GB"/>
        </w:rPr>
        <w:t>s.p.j.vandijk@erasmusmc.nl</w:t>
      </w:r>
      <w:r w:rsidR="00705E0B">
        <w:rPr>
          <w:lang w:val="en-GB"/>
        </w:rPr>
        <w:t xml:space="preserve"> </w:t>
      </w:r>
    </w:p>
    <w:p w14:paraId="39A707F6" w14:textId="7777777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6ABEA0C7" w:rsidR="006C04EE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724300">
        <w:rPr>
          <w:rFonts w:ascii="Times New Roman" w:eastAsia="Calibri" w:hAnsi="Times New Roman" w:cs="Times New Roman"/>
          <w:sz w:val="22"/>
          <w:szCs w:val="22"/>
          <w:lang w:val="en-US"/>
        </w:rPr>
        <w:t>Long-term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hypoparathyroidism; </w:t>
      </w:r>
      <w:r w:rsidR="00D478C5">
        <w:rPr>
          <w:rFonts w:ascii="Times New Roman" w:eastAsia="Calibri" w:hAnsi="Times New Roman" w:cs="Times New Roman"/>
          <w:sz w:val="22"/>
          <w:szCs w:val="22"/>
          <w:lang w:val="en-US"/>
        </w:rPr>
        <w:t>Prediction Model;</w:t>
      </w:r>
      <w:r w:rsidR="006B1128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yroid</w:t>
      </w:r>
    </w:p>
    <w:p w14:paraId="5E55D76E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F053786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4E51C79" w14:textId="4137D44A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A65E27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BF42B5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318</w:t>
      </w:r>
    </w:p>
    <w:p w14:paraId="722AD2CB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6A9D5F01" w14:textId="4DEFC4CD" w:rsidR="0026413C" w:rsidRPr="002440B9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0A163343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</w:t>
      </w:r>
      <w:r w:rsidR="0086293F">
        <w:rPr>
          <w:rFonts w:ascii="Times New Roman" w:hAnsi="Times New Roman" w:cs="Times New Roman"/>
          <w:sz w:val="22"/>
          <w:szCs w:val="22"/>
          <w:lang w:val="en-US"/>
        </w:rPr>
        <w:t xml:space="preserve">internal-externally 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validate a clinical prediction model to predict the occurrence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41DF1AC9" w:rsidR="00646DDD" w:rsidRPr="002440B9" w:rsidRDefault="00D22984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Eleven hospitals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DB360E4" w14:textId="0341A53F" w:rsidR="00DF6723" w:rsidRPr="002440B9" w:rsidRDefault="008A2D57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Patients were included if they underwent a total or completion thyroidectomy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between January 2010 and </w:t>
      </w:r>
      <w:r w:rsidR="00207213">
        <w:rPr>
          <w:rFonts w:ascii="Times New Roman" w:hAnsi="Times New Roman" w:cs="Times New Roman"/>
          <w:bCs/>
          <w:sz w:val="22"/>
          <w:szCs w:val="22"/>
          <w:lang w:val="en-US"/>
        </w:rPr>
        <w:t>June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2021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192333ED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724300">
        <w:rPr>
          <w:rFonts w:ascii="Times New Roman" w:hAnsi="Times New Roman" w:cs="Times New Roman"/>
          <w:bCs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hypoparathyroidism. 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leave-one-</w:t>
      </w:r>
      <w:r w:rsidR="00B85CCD">
        <w:rPr>
          <w:rFonts w:ascii="Times New Roman" w:hAnsi="Times New Roman" w:cs="Times New Roman"/>
          <w:bCs/>
          <w:sz w:val="22"/>
          <w:szCs w:val="22"/>
          <w:lang w:val="en-US"/>
        </w:rPr>
        <w:t>center-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out</w:t>
      </w:r>
      <w:r w:rsidR="00C61AE5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>cross-validat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510B7AA3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>No patients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ad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hen PTH levels decreased less than 70</w:t>
      </w:r>
      <w:r w:rsidR="00371C09">
        <w:rPr>
          <w:rFonts w:ascii="Times New Roman" w:hAnsi="Times New Roman" w:cs="Times New Roman"/>
          <w:sz w:val="22"/>
          <w:szCs w:val="22"/>
          <w:lang w:val="en-US"/>
        </w:rPr>
        <w:t xml:space="preserve"> percent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24 hours after surgery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1.0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1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1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191FD5">
        <w:rPr>
          <w:rFonts w:ascii="Times New Roman" w:hAnsi="Times New Roman" w:cs="Times New Roman"/>
          <w:sz w:val="22"/>
          <w:szCs w:val="22"/>
          <w:lang w:val="en-US"/>
        </w:rPr>
        <w:t>7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surgery (OR 3.94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1.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63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-9.</w:t>
      </w:r>
      <w:r w:rsidR="001105BE">
        <w:rPr>
          <w:rFonts w:ascii="Times New Roman" w:hAnsi="Times New Roman" w:cs="Times New Roman"/>
          <w:sz w:val="22"/>
          <w:szCs w:val="22"/>
          <w:lang w:val="en-US"/>
        </w:rPr>
        <w:t>53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C5444">
        <w:rPr>
          <w:rFonts w:ascii="Times New Roman" w:hAnsi="Times New Roman" w:cs="Times New Roman"/>
          <w:sz w:val="22"/>
          <w:szCs w:val="22"/>
          <w:lang w:val="en-US"/>
        </w:rPr>
        <w:t xml:space="preserve">The discriminative ability of the model was </w:t>
      </w:r>
      <w:r w:rsidR="00AF61D4">
        <w:rPr>
          <w:rFonts w:ascii="Times New Roman" w:hAnsi="Times New Roman" w:cs="Times New Roman"/>
          <w:sz w:val="22"/>
          <w:szCs w:val="22"/>
          <w:lang w:val="en-US"/>
        </w:rPr>
        <w:t xml:space="preserve">excellent 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r w:rsidR="004927E5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4927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24AA7">
        <w:rPr>
          <w:rFonts w:ascii="Times New Roman" w:hAnsi="Times New Roman" w:cs="Times New Roman"/>
          <w:sz w:val="22"/>
          <w:szCs w:val="22"/>
          <w:lang w:val="en-US"/>
        </w:rPr>
        <w:t>0.88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95%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CI: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24AA7">
        <w:rPr>
          <w:rFonts w:ascii="Times New Roman" w:hAnsi="Times New Roman" w:cs="Times New Roman"/>
          <w:sz w:val="22"/>
          <w:szCs w:val="22"/>
          <w:lang w:val="en-US"/>
        </w:rPr>
        <w:t>0.84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, but calibration</w:t>
      </w:r>
      <w:r w:rsidR="00E86E1B">
        <w:rPr>
          <w:rFonts w:ascii="Times New Roman" w:hAnsi="Times New Roman" w:cs="Times New Roman"/>
          <w:sz w:val="22"/>
          <w:szCs w:val="22"/>
          <w:lang w:val="en-US"/>
        </w:rPr>
        <w:t xml:space="preserve"> assessed through internal-external leave-one-center-out cross-validation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 xml:space="preserve"> was poor due to </w:t>
      </w:r>
      <w:r w:rsidR="00536320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low number of events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521A9A1C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7B50C1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AF06E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erformance and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4F406479" w:rsidR="00227FCE" w:rsidRPr="002440B9" w:rsidRDefault="00CA147E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can lead to hypocalcemia as a result of unintended 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 is often temporary and resolves within a few weeks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long-term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-3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-6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7B9168D2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l lymph node dissection) and low post-operative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7, 8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.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9, 1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1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1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long-term hypoparathyroidism is currently lacking in the literature.</w:t>
      </w:r>
    </w:p>
    <w:p w14:paraId="64A177DC" w14:textId="5F067230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long-term hypoparathyroidism can play a crucial role in preventing post-discharge adverse events, including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hypocalcemia-related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readmissions. Conversely, the recognition of patients with a significantly low risk 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long-term hypoparathyroidism following total or completion thyroidectomy.</w:t>
      </w:r>
    </w:p>
    <w:p w14:paraId="749C3AA3" w14:textId="77777777" w:rsidR="00B536B2" w:rsidRPr="002440B9" w:rsidRDefault="00B536B2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24D8693F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736A4E9D" w14:textId="7777777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056D6A5" w14:textId="77777777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tients and data collection</w:t>
      </w:r>
    </w:p>
    <w:p w14:paraId="5CF79921" w14:textId="5F50B468" w:rsidR="00F935E0" w:rsidRDefault="00007957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follow-up data up to 1 year i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 a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 xml:space="preserve"> four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between January 2010 and June 2021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in</w:t>
      </w:r>
      <w:r w:rsidR="00FD2630">
        <w:rPr>
          <w:rFonts w:ascii="Times New Roman" w:hAnsi="Times New Roman" w:cs="Times New Roman"/>
          <w:sz w:val="22"/>
          <w:szCs w:val="22"/>
          <w:lang w:val="en-US"/>
        </w:rPr>
        <w:t xml:space="preserve"> The Netherlands.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The cohorts consist of patients treated in one of the nine general hospitals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 in the Southwestern region of 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e Netherlands (cohort 1), an academic hospital in the Southwestern region of Th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e Netherlands before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, 2017 (cohort 2), an academic hospital in the Southwestern region of T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he Netherlands after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, 2017 (cohort 3), and patients treated in two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 xml:space="preserve">Dutch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ospitals outside the Southwestern region of The Netherlands (cohort 4)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EDB8CE" w14:textId="30F6D428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>preoperative diagnosis,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lood values (calcium, albumin, PTH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), surgical procedure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</w:t>
      </w:r>
      <w:proofErr w:type="spellStart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-albumin (g/L)). The reference value for calcium is 2.20-2.65 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r w:rsidR="00D15DAE" w:rsidRPr="00FD68D6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033177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at baseline 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C62016" w:rsidDel="00DC5A5C">
        <w:rPr>
          <w:rFonts w:ascii="Cambria Math" w:eastAsia="Calibri" w:hAnsi="Cambria Math" w:cs="Cambria Math"/>
          <w:sz w:val="22"/>
          <w:szCs w:val="22"/>
          <w:lang w:val="en-US"/>
        </w:rPr>
        <w:t xml:space="preserve"> 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e change in corrected calcium levels (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F935E0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corrected calcium</w:t>
      </w:r>
      <w:r w:rsidR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2440B9" w:rsidDel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01F">
        <w:rPr>
          <w:rFonts w:ascii="Times New Roman" w:hAnsi="Times New Roman" w:cs="Times New Roman"/>
          <w:sz w:val="22"/>
          <w:szCs w:val="22"/>
          <w:highlight w:val="green"/>
          <w:lang w:val="en-US"/>
        </w:rPr>
        <w:t xml:space="preserve">Supplement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0F3D93A1" w14:textId="1C1E24CE" w:rsidR="006947EA" w:rsidRPr="002440B9" w:rsidRDefault="006947EA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B76B599" w14:textId="4100CE80" w:rsidR="00EE718F" w:rsidRPr="002440B9" w:rsidRDefault="00EE718F" w:rsidP="006947E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>Outcome measure</w:t>
      </w:r>
    </w:p>
    <w:p w14:paraId="2274F735" w14:textId="0A8462CC" w:rsidR="00EE718F" w:rsidRPr="002440B9" w:rsidRDefault="008429C7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77765D">
        <w:rPr>
          <w:rFonts w:ascii="Times New Roman" w:hAnsi="Times New Roman" w:cs="Times New Roman"/>
          <w:sz w:val="22"/>
          <w:szCs w:val="22"/>
          <w:lang w:val="en-US"/>
        </w:rPr>
        <w:t xml:space="preserve">, defined 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F74F8A" w14:textId="4DB25DF3" w:rsidR="00FD4B27" w:rsidRDefault="00FD4B27" w:rsidP="00FD4B2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CE7C025" w14:textId="77777777" w:rsidR="002B4B5B" w:rsidRDefault="00510FD6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B74A23">
        <w:rPr>
          <w:rFonts w:ascii="Times New Roman" w:hAnsi="Times New Roman" w:cs="Times New Roman"/>
          <w:b/>
          <w:sz w:val="22"/>
          <w:szCs w:val="22"/>
          <w:lang w:val="en-US"/>
        </w:rPr>
        <w:t>Statistical analysis for model development</w:t>
      </w:r>
    </w:p>
    <w:p w14:paraId="02189248" w14:textId="40370986" w:rsidR="0012073C" w:rsidRDefault="002B4B5B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Missing values were imputed using M</w:t>
      </w:r>
      <w:r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4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>
        <w:rPr>
          <w:rFonts w:ascii="Times New Roman" w:hAnsi="Times New Roman" w:cs="Times New Roman"/>
          <w:sz w:val="22"/>
          <w:szCs w:val="22"/>
          <w:lang w:val="en-US"/>
        </w:rPr>
        <w:t>, auxiliary variables and the outcome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5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 E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imates </w:t>
      </w:r>
      <w:r>
        <w:rPr>
          <w:rFonts w:ascii="Times New Roman" w:hAnsi="Times New Roman" w:cs="Times New Roman"/>
          <w:sz w:val="22"/>
          <w:szCs w:val="22"/>
          <w:lang w:val="en-US"/>
        </w:rPr>
        <w:t>of the imputed datasets were pool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sing Rubin’s Rule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ubin&lt;/Author&gt;&lt;Year&gt;1996&lt;/Year&gt;&lt;RecNum&gt;22&lt;/RecNum&gt;&lt;DisplayText&gt;&lt;style face="superscript"&gt;16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P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We predict</w:t>
      </w:r>
      <w:r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the probability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based on the available patient characteristics</w:t>
      </w:r>
      <w:r w:rsidR="0060354C" w:rsidRPr="00B57665" w:rsidDel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>ultivariable logistic regression analysis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Jr&lt;/Author&gt;&lt;Year&gt;2023&lt;/Year&gt;&lt;RecNum&gt;56&lt;/RecNum&gt;&lt;DisplayText&gt;&lt;style face="superscript"&gt;17&lt;/style&gt;&lt;/DisplayText&gt;&lt;record&gt;&lt;rec-number&gt;56&lt;/rec-number&gt;&lt;foreign-keys&gt;&lt;key app="EN" db-id="v52zp02z8sfx0lee0xn52wefaerz5ewapwfz" timestamp="1689682050"&gt;56&lt;/key&gt;&lt;/foreign-keys&gt;&lt;ref-type name="Web Page"&gt;12&lt;/ref-type&gt;&lt;contributors&gt;&lt;authors&gt;&lt;author&gt;Frank E Harrell Jr &lt;/author&gt;&lt;/authors&gt;&lt;/contributors&gt;&lt;titles&gt;&lt;title&gt;rms: Regression Modeling Strategies. R package version 6.6-0. &lt;/title&gt;&lt;/titles&gt;&lt;dates&gt;&lt;year&gt;2023&lt;/year&gt;&lt;/dates&gt;&lt;urls&gt;&lt;related-urls&gt;&lt;url&gt;https://CRAN.R-project.org/package=rms&lt;/url&gt;&lt;/related-urls&gt;&lt;/urls&gt;&lt;/record&gt;&lt;/Cite&gt;&lt;/EndNote&gt;</w:instrTex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9D4ED1">
        <w:rPr>
          <w:rFonts w:ascii="Times New Roman" w:hAnsi="Times New Roman" w:cs="Times New Roman"/>
          <w:sz w:val="22"/>
          <w:szCs w:val="22"/>
          <w:lang w:val="en-US"/>
        </w:rPr>
        <w:t xml:space="preserve">candidat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backward selection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 xml:space="preserve"> with p&lt;0.05</w:t>
      </w:r>
      <w:r w:rsidR="00F10BC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DE7AFD" w:rsidRPr="00DE7AF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83D02">
        <w:rPr>
          <w:rFonts w:ascii="Times New Roman" w:hAnsi="Times New Roman" w:cs="Times New Roman"/>
          <w:sz w:val="22"/>
          <w:szCs w:val="22"/>
          <w:lang w:val="en-US"/>
        </w:rPr>
        <w:t xml:space="preserve">We calculated the importance of each predictor in the model using Wald tests. 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 xml:space="preserve">To compare </w:t>
      </w:r>
      <w:r w:rsidR="00AE50EB">
        <w:rPr>
          <w:rFonts w:ascii="Times New Roman" w:hAnsi="Times New Roman" w:cs="Times New Roman"/>
          <w:sz w:val="22"/>
          <w:szCs w:val="22"/>
          <w:lang w:val="en-US"/>
        </w:rPr>
        <w:t>the fit of nested models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>, we used likelihood ratio test</w:t>
      </w:r>
      <w:r w:rsidR="009E5930">
        <w:rPr>
          <w:rFonts w:ascii="Times New Roman" w:hAnsi="Times New Roman" w:cs="Times New Roman"/>
          <w:sz w:val="22"/>
          <w:szCs w:val="22"/>
          <w:lang w:val="en-US"/>
        </w:rPr>
        <w:t>s.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Interaction terms were not taken into consideration </w:t>
      </w:r>
      <w:r>
        <w:rPr>
          <w:rFonts w:ascii="Times New Roman" w:hAnsi="Times New Roman" w:cs="Times New Roman"/>
          <w:sz w:val="22"/>
          <w:szCs w:val="22"/>
          <w:lang w:val="en-US"/>
        </w:rPr>
        <w:t>for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is prediction model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, we utilized a bootstrap approach with 10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o derive a uniform shrinkage fa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8, 19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8, 19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557EE8"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shrinkage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factor was then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and the intercept was adjusted appropriatel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A712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Predictions of the final model were made easily accessible through a web applic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0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0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Start w:id="3"/>
      <w:r w:rsidR="004A5660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3"/>
      <w:r w:rsidR="00742D4C">
        <w:rPr>
          <w:rStyle w:val="Verwijzingopmerking"/>
        </w:rPr>
        <w:commentReference w:id="3"/>
      </w:r>
      <w:r w:rsidR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>To assess the relationship between the risk of long-term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hypocalcemia-related readmissions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, we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divided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patients into risk groups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</w:t>
      </w:r>
      <w:ins w:id="4" w:author="C.H.M. Maas" w:date="2023-07-20T11:53:00Z">
        <w:r w:rsidR="00C442A2">
          <w:rPr>
            <w:rFonts w:ascii="Times New Roman" w:hAnsi="Times New Roman" w:cs="Times New Roman"/>
            <w:sz w:val="22"/>
            <w:szCs w:val="22"/>
            <w:lang w:val="en-US"/>
          </w:rPr>
          <w:t>&lt;</w:t>
        </w:r>
      </w:ins>
      <w:del w:id="5" w:author="C.H.M. Maas" w:date="2023-07-20T11:53:00Z">
        <w:r w:rsidR="001971E3" w:rsidRPr="009113B4" w:rsidDel="00C442A2">
          <w:rPr>
            <w:rFonts w:ascii="Times New Roman" w:hAnsi="Times New Roman" w:cs="Times New Roman"/>
            <w:sz w:val="22"/>
            <w:szCs w:val="22"/>
            <w:lang w:val="en-US"/>
          </w:rPr>
          <w:delText>0-</w:delText>
        </w:r>
      </w:del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10%), intermediate </w:t>
      </w:r>
      <w:r>
        <w:rPr>
          <w:rFonts w:ascii="Times New Roman" w:hAnsi="Times New Roman" w:cs="Times New Roman"/>
          <w:sz w:val="22"/>
          <w:szCs w:val="22"/>
          <w:lang w:val="en-US"/>
        </w:rPr>
        <w:t>risk (10%-30%) and high risk (&gt;3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>0%) patients.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EF2A96D" w14:textId="3D887328" w:rsidR="007349DF" w:rsidRDefault="00A43EC2" w:rsidP="00AC07E1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erformance of the model was assessed using the concepts of calibration and discrimin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C798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r w:rsidR="00A03333">
        <w:rPr>
          <w:rFonts w:ascii="Times New Roman" w:hAnsi="Times New Roman" w:cs="Times New Roman"/>
          <w:sz w:val="22"/>
          <w:szCs w:val="22"/>
          <w:lang w:val="en-US"/>
        </w:rPr>
        <w:t xml:space="preserve">calibration plots, i.e.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r w:rsidR="006502D6">
        <w:rPr>
          <w:rFonts w:ascii="Times New Roman" w:hAnsi="Times New Roman" w:cs="Times New Roman"/>
          <w:sz w:val="22"/>
          <w:szCs w:val="22"/>
          <w:lang w:val="en-US"/>
        </w:rPr>
        <w:t xml:space="preserve"> in groups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We used leave-one-center-out cross-validation to assess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the validity of the model,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models were fit using data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leaving one center out of the development</w:t>
      </w:r>
      <w:r w:rsidR="00076B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se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and making predictions for the left out center.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r w:rsidR="001F3474">
        <w:rPr>
          <w:rFonts w:ascii="Times New Roman" w:hAnsi="Times New Roman" w:cs="Times New Roman"/>
          <w:sz w:val="22"/>
          <w:szCs w:val="22"/>
          <w:lang w:val="en-US"/>
        </w:rPr>
        <w:t xml:space="preserve"> the C-index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1A10F6">
        <w:rPr>
          <w:rFonts w:ascii="Times New Roman" w:hAnsi="Times New Roman" w:cs="Times New Roman"/>
          <w:sz w:val="22"/>
          <w:szCs w:val="22"/>
          <w:lang w:val="en-US"/>
        </w:rPr>
        <w:t>n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C-index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F2125F">
        <w:rPr>
          <w:rFonts w:ascii="Times New Roman" w:hAnsi="Times New Roman" w:cs="Times New Roman"/>
          <w:sz w:val="22"/>
          <w:szCs w:val="22"/>
          <w:lang w:val="en-US"/>
        </w:rPr>
        <w:t>the model perfectly distinguishes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 between high and low risk patients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n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530BF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lastRenderedPageBreak/>
        <w:t>that the model is no better than chance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analyses were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erformed using the R version 4.1.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0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Team&lt;/Author&gt;&lt;Year&gt;2022&lt;/Year&gt;&lt;RecNum&gt;59&lt;/RecNum&gt;&lt;DisplayText&gt;&lt;style face="superscript"&gt;22&lt;/style&gt;&lt;/DisplayText&gt;&lt;record&gt;&lt;rec-number&gt;59&lt;/rec-number&gt;&lt;foreign-keys&gt;&lt;key app="EN" db-id="v52zp02z8sfx0lee0xn52wefaerz5ewapwfz" timestamp="1689682993"&gt;59&lt;/key&gt;&lt;/foreign-keys&gt;&lt;ref-type name="Web Page"&gt;12&lt;/ref-type&gt;&lt;contributors&gt;&lt;authors&gt;&lt;author&gt;R Core Team &lt;/author&gt;&lt;/authors&gt;&lt;/contributors&gt;&lt;titles&gt;&lt;title&gt;R: A language and environment for statistical computing. R Foundation for Statistical Computing, Vienna, Austria.&lt;/title&gt;&lt;/titles&gt;&lt;dates&gt;&lt;year&gt;2022&lt;/year&gt;&lt;/dates&gt;&lt;urls&gt;&lt;related-urls&gt;&lt;url&gt;https://www.R-project.org/.&lt;/url&gt;&lt;/related-urls&gt;&lt;/urls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36B69050" w14:textId="77777777" w:rsidR="00E1760D" w:rsidRDefault="00E1760D" w:rsidP="00C408C3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5122F6C" w14:textId="754DD83A" w:rsidR="003962CC" w:rsidRPr="00836C28" w:rsidRDefault="00073A03" w:rsidP="00040C71">
      <w:pPr>
        <w:spacing w:after="200" w:line="480" w:lineRule="auto"/>
        <w:rPr>
          <w:rFonts w:ascii="Times New Roman" w:hAnsi="Times New Roman" w:cs="Times New Roman"/>
          <w:i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t>Results</w:t>
      </w:r>
    </w:p>
    <w:p w14:paraId="2231F6B7" w14:textId="5EF6EACF" w:rsidR="008561EE" w:rsidRDefault="00AA2499" w:rsidP="00040C71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cohor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31A0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43D3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ithin one year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after initial surgery</w:t>
      </w:r>
      <w:r w:rsidR="00B1487C">
        <w:rPr>
          <w:rFonts w:ascii="Times New Roman" w:hAnsi="Times New Roman" w:cs="Times New Roman"/>
          <w:sz w:val="22"/>
          <w:szCs w:val="22"/>
          <w:lang w:val="en-US"/>
        </w:rPr>
        <w:t xml:space="preserve"> (Figure 1)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(Table 1)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ypoparathyroidism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measurements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 xml:space="preserve">PTH at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baseline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%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>PTH at 24 hours,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Table 1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70530F42" w:rsidR="008046E7" w:rsidRPr="00246733" w:rsidRDefault="00964091" w:rsidP="00246733">
      <w:pPr>
        <w:spacing w:line="480" w:lineRule="auto"/>
        <w:ind w:firstLine="708"/>
        <w:rPr>
          <w:rFonts w:ascii="Times New Roman" w:eastAsiaTheme="minorEastAsia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model 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with all candidate predictors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that fits the data </w:t>
      </w:r>
      <w:r w:rsidR="006665A8">
        <w:rPr>
          <w:rFonts w:ascii="Times New Roman" w:hAnsi="Times New Roman" w:cs="Times New Roman"/>
          <w:sz w:val="22"/>
          <w:szCs w:val="22"/>
          <w:lang w:val="en-US"/>
        </w:rPr>
        <w:t xml:space="preserve">best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and is most clinically applicable </w:t>
      </w:r>
      <w:r w:rsidR="000034E5">
        <w:rPr>
          <w:rFonts w:ascii="Times New Roman" w:hAnsi="Times New Roman" w:cs="Times New Roman"/>
          <w:sz w:val="22"/>
          <w:szCs w:val="22"/>
          <w:lang w:val="en-US"/>
        </w:rPr>
        <w:t xml:space="preserve">includes </w:t>
      </w:r>
      <w:r w:rsidR="00674728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PTH</w:t>
      </w:r>
      <w:r w:rsidR="00072C84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 xml:space="preserve">postoperativ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corrected calcium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>afte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24 hour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, parathyroid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gland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 not seen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 xml:space="preserve">, age, sex, type of surgery, and indication </w:t>
      </w:r>
      <w:r w:rsidR="00985724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central lymph node dissection</w:t>
      </w:r>
      <w:r w:rsidR="00B11D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(Supplemental Table 1</w:t>
      </w:r>
      <w:del w:id="6" w:author="C.H.M. Maas" w:date="2023-07-19T13:51:00Z">
        <w:r w:rsidR="00246733" w:rsidDel="00B45D1A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delText>, Supplemental Figure 3</w:delText>
        </w:r>
      </w:del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)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Although it seems that </w:t>
      </w:r>
      <w:r w:rsidR="005925AF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PTH might need to be modelled non-linearly (Supplemental Figure </w:t>
      </w:r>
      <w:r w:rsidR="00A4034F">
        <w:rPr>
          <w:rFonts w:ascii="Times New Roman" w:eastAsiaTheme="minorEastAsia" w:hAnsi="Times New Roman" w:cs="Times New Roman"/>
          <w:sz w:val="22"/>
          <w:szCs w:val="22"/>
          <w:lang w:val="en-US"/>
        </w:rPr>
        <w:t>1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),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>there is no statistical evidence that the more flexible model</w:t>
      </w:r>
      <w:r w:rsidR="00FC09D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is a better fit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than the rigid model (</w:t>
      </w:r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LR test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χ</m:t>
            </m:r>
          </m:e>
          <m:sup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2</m:t>
            </m:r>
          </m:sup>
        </m:sSup>
        <m:r>
          <w:rPr>
            <w:rFonts w:ascii="Cambria Math" w:eastAsiaTheme="minorEastAsia" w:hAnsi="Cambria Math" w:cs="Times New Roman"/>
            <w:sz w:val="22"/>
            <w:szCs w:val="22"/>
            <w:lang w:val="en-US"/>
          </w:rPr>
          <m:t>=4.3, p=0.115</m:t>
        </m:r>
      </m:oMath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;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Supplemental Table 2).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From bootstrapping with backward selection 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>we observe</w:t>
      </w:r>
      <w:r w:rsidR="002B293C">
        <w:rPr>
          <w:rFonts w:ascii="Times New Roman" w:eastAsiaTheme="minorEastAsia" w:hAnsi="Times New Roman" w:cs="Times New Roman"/>
          <w:sz w:val="22"/>
          <w:szCs w:val="22"/>
          <w:lang w:val="en-US"/>
        </w:rPr>
        <w:t>d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25E08">
        <w:rPr>
          <w:rFonts w:ascii="Times New Roman" w:eastAsiaTheme="minorEastAsia" w:hAnsi="Times New Roman" w:cs="Times New Roman"/>
          <w:sz w:val="22"/>
          <w:szCs w:val="22"/>
          <w:lang w:val="en-US"/>
        </w:rPr>
        <w:t>a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uniform shrinkage factor </w:t>
      </w:r>
      <w:r w:rsidR="00A25E08">
        <w:rPr>
          <w:rFonts w:ascii="Times New Roman" w:hAnsi="Times New Roman" w:cs="Times New Roman"/>
          <w:sz w:val="22"/>
          <w:szCs w:val="22"/>
          <w:lang w:val="en-US"/>
        </w:rPr>
        <w:t>of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 0.868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08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>ry (OR 1.44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1D425F">
        <w:rPr>
          <w:rFonts w:ascii="Times New Roman" w:hAnsi="Times New Roman" w:cs="Times New Roman"/>
          <w:sz w:val="22"/>
          <w:szCs w:val="22"/>
          <w:lang w:val="en-US"/>
        </w:rPr>
        <w:t>1.11-1.87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 xml:space="preserve">), and 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3.9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1.63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BA08FB">
        <w:rPr>
          <w:rFonts w:ascii="Times New Roman" w:hAnsi="Times New Roman" w:cs="Times New Roman"/>
          <w:sz w:val="22"/>
          <w:szCs w:val="22"/>
          <w:lang w:val="en-US"/>
        </w:rPr>
        <w:t>9.53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46733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he 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355BF">
        <w:rPr>
          <w:rFonts w:ascii="Times New Roman" w:hAnsi="Times New Roman" w:cs="Times New Roman"/>
          <w:sz w:val="22"/>
          <w:szCs w:val="22"/>
          <w:lang w:val="en-US"/>
        </w:rPr>
        <w:t xml:space="preserve">C-index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r w:rsidR="0076082E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Table 2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083AE6">
        <w:rPr>
          <w:rFonts w:ascii="Times New Roman" w:hAnsi="Times New Roman" w:cs="Times New Roman"/>
          <w:sz w:val="22"/>
          <w:szCs w:val="22"/>
          <w:lang w:val="en-US"/>
        </w:rPr>
        <w:t>, but poor calibration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r w:rsidR="00147254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244FFB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Although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PTH is the most important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predictive factor,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surgery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 were found improve the model significantly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70B97">
        <w:rPr>
          <w:rFonts w:ascii="Times New Roman" w:hAnsi="Times New Roman" w:cs="Times New Roman"/>
          <w:sz w:val="22"/>
          <w:szCs w:val="22"/>
          <w:lang w:val="en-US"/>
        </w:rPr>
        <w:t xml:space="preserve">LR-test </w:t>
      </w:r>
      <m:oMath>
        <m:r>
          <w:rPr>
            <w:rFonts w:ascii="Cambria Math" w:hAnsi="Cambria Math" w:cs="Times New Roman"/>
            <w:sz w:val="22"/>
            <w:szCs w:val="22"/>
            <w:lang w:val="en-US"/>
          </w:rPr>
          <m:t>p&lt;0.001</m:t>
        </m:r>
      </m:oMath>
      <w:r w:rsidR="00770B9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B21279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ee </w:t>
      </w:r>
      <w:r w:rsidR="00304E08">
        <w:rPr>
          <w:rFonts w:ascii="Times New Roman" w:hAnsi="Times New Roman" w:cs="Times New Roman"/>
          <w:sz w:val="22"/>
          <w:szCs w:val="22"/>
          <w:lang w:val="en-US"/>
        </w:rPr>
        <w:t xml:space="preserve">Supplemental Figure </w:t>
      </w:r>
      <w:r w:rsidR="00A4034F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AA266C">
        <w:rPr>
          <w:rFonts w:ascii="Times New Roman" w:hAnsi="Times New Roman" w:cs="Times New Roman"/>
          <w:sz w:val="22"/>
          <w:szCs w:val="22"/>
          <w:lang w:val="en-US"/>
        </w:rPr>
        <w:t>; C-index 0.85 versus 0.88 see Table 2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23241B42" w:rsidR="0074346E" w:rsidRPr="008046E7" w:rsidRDefault="00716146" w:rsidP="008046E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patients with a PTH decrease of less than 70% in this cohort develop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ins w:id="7" w:author="C.H.M. Maas" w:date="2023-07-20T12:03:00Z">
        <w:r w:rsidR="0085305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8" w:author="C.H.M. Maas" w:date="2023-07-20T12:02:00Z">
        <w:r w:rsidR="00853057">
          <w:rPr>
            <w:rFonts w:ascii="Times New Roman" w:hAnsi="Times New Roman" w:cs="Times New Roman"/>
            <w:sz w:val="22"/>
            <w:szCs w:val="22"/>
            <w:lang w:val="en-US"/>
          </w:rPr>
          <w:t xml:space="preserve">or </w:t>
        </w:r>
      </w:ins>
      <w:ins w:id="9" w:author="C.H.M. Maas" w:date="2023-07-20T12:03:00Z">
        <w:r w:rsidR="00853057">
          <w:rPr>
            <w:rFonts w:ascii="Times New Roman" w:hAnsi="Times New Roman" w:cs="Times New Roman"/>
            <w:sz w:val="22"/>
            <w:szCs w:val="22"/>
            <w:lang w:val="en-US"/>
          </w:rPr>
          <w:t>had a hypocalcemia-related readmission</w:t>
        </w:r>
      </w:ins>
      <w:ins w:id="10" w:author="C.H.M. Maas" w:date="2023-07-20T12:02:00Z">
        <w:r w:rsidR="0085305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11" w:author="C.H.M. Maas" w:date="2023-07-20T12:02:00Z">
        <w:r w:rsidR="00575C39" w:rsidDel="0085305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575C39">
        <w:rPr>
          <w:rFonts w:ascii="Times New Roman" w:hAnsi="Times New Roman" w:cs="Times New Roman"/>
          <w:sz w:val="22"/>
          <w:szCs w:val="22"/>
          <w:lang w:val="en-US"/>
        </w:rPr>
        <w:t>(Supplemental Table 3)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A671A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 cohort</w:t>
      </w:r>
      <w:r w:rsidRPr="001D4C73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32559">
        <w:rPr>
          <w:rFonts w:ascii="Times New Roman" w:hAnsi="Times New Roman" w:cs="Times New Roman"/>
          <w:sz w:val="22"/>
          <w:szCs w:val="22"/>
          <w:lang w:val="en-US"/>
        </w:rPr>
        <w:t>229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62.6</w:t>
      </w:r>
      <w:r w:rsidR="00D127DA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>classified as</w:t>
      </w:r>
      <w:del w:id="12" w:author="C.H.M. Maas" w:date="2023-07-20T12:03:00Z">
        <w:r w:rsidR="00AD24E1" w:rsidRPr="001D4C73" w:rsidDel="00774EB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l</w:delText>
        </w:r>
      </w:del>
      <w:ins w:id="13" w:author="C.H.M. Maas" w:date="2023-07-20T12:03:00Z">
        <w:r w:rsidR="00774EB3">
          <w:rPr>
            <w:rFonts w:ascii="Times New Roman" w:hAnsi="Times New Roman" w:cs="Times New Roman"/>
            <w:sz w:val="22"/>
            <w:szCs w:val="22"/>
            <w:lang w:val="en-US"/>
          </w:rPr>
          <w:t xml:space="preserve"> l</w:t>
        </w:r>
      </w:ins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ow risk, </w:t>
      </w:r>
      <w:r w:rsidR="00732559">
        <w:rPr>
          <w:rFonts w:ascii="Times New Roman" w:hAnsi="Times New Roman" w:cs="Times New Roman"/>
          <w:sz w:val="22"/>
          <w:szCs w:val="22"/>
          <w:lang w:val="en-US"/>
        </w:rPr>
        <w:t>74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20.2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were classified as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intermediate 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risk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D030DE" w:rsidRPr="0071703D">
        <w:rPr>
          <w:rFonts w:ascii="Times New Roman" w:hAnsi="Times New Roman" w:cs="Times New Roman"/>
          <w:sz w:val="22"/>
          <w:szCs w:val="22"/>
          <w:lang w:val="en-US"/>
        </w:rPr>
        <w:t>63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ins w:id="14" w:author="C.H.M. Maas" w:date="2023-07-20T12:03:00Z">
        <w:r w:rsidR="00BD25B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17.2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were</w:t>
      </w:r>
      <w:r w:rsidR="00AD24E1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B1028">
        <w:rPr>
          <w:rFonts w:ascii="Times New Roman" w:hAnsi="Times New Roman" w:cs="Times New Roman"/>
          <w:sz w:val="22"/>
          <w:szCs w:val="22"/>
          <w:lang w:val="en-US"/>
        </w:rPr>
        <w:t>classified</w:t>
      </w:r>
      <w:r w:rsidR="009D28E8">
        <w:rPr>
          <w:rFonts w:ascii="Times New Roman" w:hAnsi="Times New Roman" w:cs="Times New Roman"/>
          <w:sz w:val="22"/>
          <w:szCs w:val="22"/>
          <w:lang w:val="en-US"/>
        </w:rPr>
        <w:t xml:space="preserve"> as high risk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 xml:space="preserve"> (Table 3)</w:t>
      </w:r>
      <w:r w:rsidR="00D95AB5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B6F0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commentRangeStart w:id="15"/>
      <w:ins w:id="16" w:author="C.H.M. Maas" w:date="2023-07-20T11:59:00Z">
        <w:r w:rsidR="007B6F04">
          <w:rPr>
            <w:rFonts w:ascii="Times New Roman" w:hAnsi="Times New Roman" w:cs="Times New Roman"/>
            <w:sz w:val="22"/>
            <w:szCs w:val="22"/>
            <w:lang w:val="en-US"/>
          </w:rPr>
          <w:t>F</w:t>
        </w:r>
      </w:ins>
      <w:ins w:id="17" w:author="C.H.M. Maas" w:date="2023-07-20T11:58:00Z">
        <w:r w:rsidR="007B6F04">
          <w:rPr>
            <w:rFonts w:ascii="Times New Roman" w:hAnsi="Times New Roman" w:cs="Times New Roman"/>
            <w:sz w:val="22"/>
            <w:szCs w:val="22"/>
            <w:lang w:val="en-US"/>
          </w:rPr>
          <w:t xml:space="preserve">our </w:t>
        </w:r>
      </w:ins>
      <w:commentRangeEnd w:id="15"/>
      <w:ins w:id="18" w:author="C.H.M. Maas" w:date="2023-07-20T12:04:00Z">
        <w:r w:rsidR="00D2743A">
          <w:rPr>
            <w:rStyle w:val="Verwijzingopmerking"/>
          </w:rPr>
          <w:commentReference w:id="15"/>
        </w:r>
      </w:ins>
      <w:ins w:id="19" w:author="C.H.M. Maas" w:date="2023-07-20T11:59:00Z">
        <w:r w:rsidR="007B6F04">
          <w:rPr>
            <w:rFonts w:ascii="Times New Roman" w:hAnsi="Times New Roman" w:cs="Times New Roman"/>
            <w:sz w:val="22"/>
            <w:szCs w:val="22"/>
            <w:lang w:val="en-US"/>
          </w:rPr>
          <w:t>(1.7%)</w:t>
        </w:r>
        <w:r w:rsidR="00A36E8C">
          <w:rPr>
            <w:rFonts w:ascii="Times New Roman" w:hAnsi="Times New Roman" w:cs="Times New Roman"/>
            <w:sz w:val="22"/>
            <w:szCs w:val="22"/>
            <w:lang w:val="en-US"/>
          </w:rPr>
          <w:t xml:space="preserve"> low </w:t>
        </w:r>
        <w:r w:rsidR="007B6F04">
          <w:rPr>
            <w:rFonts w:ascii="Times New Roman" w:hAnsi="Times New Roman" w:cs="Times New Roman"/>
            <w:sz w:val="22"/>
            <w:szCs w:val="22"/>
            <w:lang w:val="en-US"/>
          </w:rPr>
          <w:t>risk</w:t>
        </w:r>
        <w:r w:rsidR="00A36E8C">
          <w:rPr>
            <w:rFonts w:ascii="Times New Roman" w:hAnsi="Times New Roman" w:cs="Times New Roman"/>
            <w:sz w:val="22"/>
            <w:szCs w:val="22"/>
            <w:lang w:val="en-US"/>
          </w:rPr>
          <w:t>, twelve (16.2%) intermediate risk, and 28 high</w:t>
        </w:r>
      </w:ins>
      <w:ins w:id="20" w:author="C.H.M. Maas" w:date="2023-07-20T12:00:00Z">
        <w:r w:rsidR="00A36E8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21" w:author="C.H.M. Maas" w:date="2023-07-20T11:59:00Z">
        <w:r w:rsidR="00A36E8C">
          <w:rPr>
            <w:rFonts w:ascii="Times New Roman" w:hAnsi="Times New Roman" w:cs="Times New Roman"/>
            <w:sz w:val="22"/>
            <w:szCs w:val="22"/>
            <w:lang w:val="en-US"/>
          </w:rPr>
          <w:t>risk (44.4%)</w:t>
        </w:r>
        <w:r w:rsidR="007B6F04">
          <w:rPr>
            <w:rFonts w:ascii="Times New Roman" w:hAnsi="Times New Roman" w:cs="Times New Roman"/>
            <w:sz w:val="22"/>
            <w:szCs w:val="22"/>
            <w:lang w:val="en-US"/>
          </w:rPr>
          <w:t xml:space="preserve"> patients develope</w:t>
        </w:r>
        <w:r w:rsidR="00A36E8C">
          <w:rPr>
            <w:rFonts w:ascii="Times New Roman" w:hAnsi="Times New Roman" w:cs="Times New Roman"/>
            <w:sz w:val="22"/>
            <w:szCs w:val="22"/>
            <w:lang w:val="en-US"/>
          </w:rPr>
          <w:t xml:space="preserve">d long-term hypoparathyroidism. </w:t>
        </w:r>
      </w:ins>
      <w:del w:id="22" w:author="C.H.M. Maas" w:date="2023-07-20T11:59:00Z">
        <w:r w:rsidR="00D95AB5" w:rsidRPr="002440B9" w:rsidDel="00A36E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951F3F">
        <w:rPr>
          <w:rFonts w:ascii="Times New Roman" w:hAnsi="Times New Roman" w:cs="Times New Roman"/>
          <w:sz w:val="22"/>
          <w:szCs w:val="22"/>
          <w:lang w:val="en-US"/>
        </w:rPr>
        <w:t>Two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0.9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>low</w:t>
      </w:r>
      <w:del w:id="23" w:author="C.H.M. Maas" w:date="2023-07-20T12:00:00Z">
        <w:r w:rsidR="002B2274" w:rsidDel="00A36E8C">
          <w:rPr>
            <w:rFonts w:ascii="Times New Roman" w:hAnsi="Times New Roman" w:cs="Times New Roman"/>
            <w:sz w:val="22"/>
            <w:szCs w:val="22"/>
            <w:lang w:val="en-US"/>
          </w:rPr>
          <w:delText>-</w:delText>
        </w:r>
      </w:del>
      <w:ins w:id="24" w:author="C.H.M. Maas" w:date="2023-07-20T12:00:00Z">
        <w:r w:rsidR="00A36E8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2B2274">
        <w:rPr>
          <w:rFonts w:ascii="Times New Roman" w:hAnsi="Times New Roman" w:cs="Times New Roman"/>
          <w:sz w:val="22"/>
          <w:szCs w:val="22"/>
          <w:lang w:val="en-US"/>
        </w:rPr>
        <w:t xml:space="preserve">risk 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r w:rsidR="006A5F49">
        <w:rPr>
          <w:rFonts w:ascii="Times New Roman" w:hAnsi="Times New Roman" w:cs="Times New Roman"/>
          <w:sz w:val="22"/>
          <w:szCs w:val="22"/>
          <w:lang w:val="en-US"/>
        </w:rPr>
        <w:t>seven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491D8D">
        <w:rPr>
          <w:rFonts w:ascii="Times New Roman" w:hAnsi="Times New Roman" w:cs="Times New Roman"/>
          <w:sz w:val="22"/>
          <w:szCs w:val="22"/>
          <w:lang w:val="en-US"/>
        </w:rPr>
        <w:t>9.5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e intermediate</w:t>
      </w:r>
      <w:ins w:id="25" w:author="C.H.M. Maas" w:date="2023-07-20T12:00:00Z">
        <w:r w:rsidR="00A36E8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26" w:author="C.H.M. Maas" w:date="2023-07-20T12:00:00Z">
        <w:r w:rsidR="00427B50" w:rsidDel="00A36E8C">
          <w:rPr>
            <w:rFonts w:ascii="Times New Roman" w:hAnsi="Times New Roman" w:cs="Times New Roman"/>
            <w:sz w:val="22"/>
            <w:szCs w:val="22"/>
            <w:lang w:val="en-US"/>
          </w:rPr>
          <w:delText>-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risk group and 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18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28.6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647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 xml:space="preserve">(Table 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>3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>)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7FAC3B7E" w14:textId="5FCA7BA1" w:rsidR="00C52D0D" w:rsidRDefault="00032090" w:rsidP="00040C7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is study identified predictors for long-term hypoparathyroidism in patients who underwent total or completion thyroidectomy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383CD4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model for this population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ion 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proposed in this study 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r w:rsidR="00FB113D">
        <w:rPr>
          <w:rFonts w:ascii="Times New Roman" w:hAnsi="Times New Roman" w:cs="Times New Roman"/>
          <w:sz w:val="22"/>
          <w:szCs w:val="22"/>
          <w:lang w:val="en-US"/>
        </w:rPr>
        <w:t>C-index 0.88, 95% CI: 0.84-0.92</w:t>
      </w:r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>is the first model for prediction long-term hypoparathyroidism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L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arger multicenter studies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are necessary to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A1F2D">
        <w:rPr>
          <w:rFonts w:ascii="Times New Roman" w:hAnsi="Times New Roman" w:cs="Times New Roman"/>
          <w:sz w:val="22"/>
          <w:szCs w:val="22"/>
          <w:lang w:val="en-US"/>
        </w:rPr>
        <w:t xml:space="preserve">enhance accuracy and validate the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current model.</w:t>
      </w:r>
    </w:p>
    <w:p w14:paraId="682DC25E" w14:textId="7F7C6021" w:rsidR="003D1A67" w:rsidRDefault="00EB2E2E" w:rsidP="00BE7918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3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3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current study considered the selection of variables who are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0EFDB884" w14:textId="64EF49D3" w:rsidR="00984927" w:rsidRDefault="00B5698F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thyroidism in our cohort was </w:t>
      </w:r>
      <w:r w:rsidR="00FD1FA5">
        <w:rPr>
          <w:rFonts w:ascii="Times New Roman" w:hAnsi="Times New Roman" w:cs="Times New Roman"/>
          <w:sz w:val="22"/>
          <w:szCs w:val="22"/>
          <w:lang w:val="en-US"/>
        </w:rPr>
        <w:t>12.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, 24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proofErr w:type="spellStart"/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>Loncar</w:t>
      </w:r>
      <w:proofErr w:type="spellEnd"/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found that patients with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 24-hour a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>fter surgery had no risk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5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>rrent study, no patient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had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</w:t>
      </w:r>
      <w:ins w:id="27" w:author="C.H.M. Maas" w:date="2023-07-20T12:01:00Z">
        <w:r w:rsidR="00CB5146">
          <w:rPr>
            <w:rFonts w:ascii="Times New Roman" w:hAnsi="Times New Roman" w:cs="Times New Roman"/>
            <w:sz w:val="22"/>
            <w:szCs w:val="22"/>
            <w:lang w:val="en-US"/>
          </w:rPr>
          <w:t xml:space="preserve"> (Supplemental Table 3)</w:t>
        </w:r>
      </w:ins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This observation suggests that evaluating the 24-hour PTH decrease can serve as an initial assessment tool to determine if a patient is at risk for long-term hypoparathyroidism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Moreover, our study 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Although a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the most significant predictor</w:t>
      </w:r>
      <w:r w:rsidR="004F6632">
        <w:rPr>
          <w:rFonts w:ascii="Times New Roman" w:hAnsi="Times New Roman" w:cs="Times New Roman"/>
          <w:sz w:val="22"/>
          <w:szCs w:val="22"/>
          <w:lang w:val="en-US"/>
        </w:rPr>
        <w:t xml:space="preserve"> (Table 2)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we 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observed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that parathyroid gland identification and 24-hour calcium measurements significantly enhanced the discriminatory ability of the model</w:t>
      </w:r>
      <w:r w:rsidR="00AC6691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863457">
        <w:rPr>
          <w:rFonts w:ascii="Times New Roman" w:hAnsi="Times New Roman" w:cs="Times New Roman"/>
          <w:sz w:val="22"/>
          <w:szCs w:val="22"/>
          <w:lang w:val="en-US"/>
        </w:rPr>
        <w:t>Supplemental Figure 1)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>Consequently, this comprehensive approach provides clinicians with a more robust tool for prognostication and aids in optimizing patient care strategies following thyroidectomy procedures.</w:t>
      </w:r>
    </w:p>
    <w:p w14:paraId="28FA1A36" w14:textId="745FB85A" w:rsidR="00DE1A9A" w:rsidRDefault="00B43421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While the primary focus of the model developed in this study was to predict the occurrence of long-term hypoparathyroidism, we also observed a notable correlation between a higher risk of long-term hypoparathyroidism and an increased likelihood of </w:t>
      </w:r>
      <w:r w:rsidR="000E665D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hypocalcemia-related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readmission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>We observed no readmissions in patients with a PTH decrease &lt;70%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patients with a low predicted probability of developing long-term hypoparathyroidism (&lt;10%). This suggests that p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oviding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hypocalcaemia at discharge may be sufficient for patients in </w:t>
      </w:r>
      <w:r>
        <w:rPr>
          <w:rFonts w:ascii="Times New Roman" w:hAnsi="Times New Roman" w:cs="Times New Roman"/>
          <w:sz w:val="22"/>
          <w:szCs w:val="22"/>
          <w:lang w:val="en-US"/>
        </w:rPr>
        <w:t>low</w:t>
      </w:r>
      <w:ins w:id="28" w:author="C.H.M. Maas" w:date="2023-07-20T12:00:00Z">
        <w:r w:rsidR="00A36E8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29" w:author="C.H.M. Maas" w:date="2023-07-20T12:00:00Z">
        <w:r w:rsidDel="00A36E8C">
          <w:rPr>
            <w:rFonts w:ascii="Times New Roman" w:hAnsi="Times New Roman" w:cs="Times New Roman"/>
            <w:sz w:val="22"/>
            <w:szCs w:val="22"/>
            <w:lang w:val="en-US"/>
          </w:rPr>
          <w:delText>-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>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termediate to high risk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>should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eceive early interdisciplinary care and close follow-up </w:t>
      </w:r>
      <w:r w:rsidR="00CA5888" w:rsidRPr="002440B9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2440B9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Future research endeavors should establish distinct prediction models that can accurately assess the risk of symptoms and readmissions during the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lastRenderedPageBreak/>
        <w:t xml:space="preserve">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23D374B9" w:rsidR="00E0202F" w:rsidRPr="002440B9" w:rsidRDefault="00667847" w:rsidP="00287617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Future studies should 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W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 had a relatively small sample of patients with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24931" w:rsidRPr="0034215D"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ases) which makes the model more prone to </w:t>
      </w:r>
      <w:r w:rsidR="00724931">
        <w:rPr>
          <w:rFonts w:ascii="Times New Roman" w:hAnsi="Times New Roman" w:cs="Times New Roman"/>
          <w:sz w:val="22"/>
          <w:szCs w:val="22"/>
          <w:lang w:val="en-US"/>
        </w:rPr>
        <w:t>incidental findings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r w:rsidR="00B57CC3">
        <w:rPr>
          <w:rFonts w:ascii="Times New Roman" w:hAnsi="Times New Roman" w:cs="Times New Roman"/>
          <w:sz w:val="22"/>
          <w:szCs w:val="22"/>
          <w:lang w:val="en-US"/>
        </w:rPr>
        <w:t>used uniform shrinkage obtained by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r w:rsidR="00987E46">
        <w:rPr>
          <w:rFonts w:ascii="Times New Roman" w:hAnsi="Times New Roman" w:cs="Times New Roman"/>
          <w:sz w:val="22"/>
          <w:szCs w:val="22"/>
          <w:lang w:val="en-US"/>
        </w:rPr>
        <w:t xml:space="preserve"> and validated the model using leave-one-center-out cross-validation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E62A37" w:rsidRPr="00E62A3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, 28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287617" w:rsidRPr="00287617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Furthermore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, it is a retrospective cohort study. We carefully extract</w:t>
      </w:r>
      <w:r w:rsidR="003E5D0A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e data but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possibly some</w:t>
      </w:r>
      <w:r w:rsidR="00EF418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remains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9E17D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53D13">
        <w:rPr>
          <w:rFonts w:ascii="Times New Roman" w:hAnsi="Times New Roman" w:cs="Times New Roman"/>
          <w:sz w:val="22"/>
          <w:szCs w:val="22"/>
          <w:lang w:val="en-US"/>
        </w:rPr>
        <w:t>Lastly, w</w:t>
      </w:r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7A741932" w:rsidR="008429C7" w:rsidRDefault="004967C8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4D3E8A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4D3E8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E18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erformance measures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</w:t>
      </w:r>
      <w:ins w:id="30" w:author="C.H.M. Maas" w:date="2023-07-19T13:40:00Z"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Maas&lt;/Author&gt;&lt;Year&gt;2023&lt;/Year&gt;&lt;RecNum&gt;57&lt;/RecNum&gt;&lt;DisplayText&gt;&lt;style face="superscript"&gt;20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556229" w:rsidRPr="002B4B5B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20</w: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</w:ins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>.</w:t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other patient populations. </w:t>
      </w:r>
    </w:p>
    <w:p w14:paraId="2650AA4D" w14:textId="7811E67D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61C445CA" w14:textId="312DBC1C" w:rsidR="00E2176F" w:rsidRPr="002B4B5B" w:rsidRDefault="00E2176F" w:rsidP="002B4B5B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B4B5B">
        <w:rPr>
          <w:rFonts w:ascii="Times New Roman" w:hAnsi="Times New Roman" w:cs="Times New Roman"/>
          <w:b/>
          <w:sz w:val="22"/>
          <w:szCs w:val="22"/>
          <w:lang w:val="en-US"/>
        </w:rPr>
        <w:t>Funding</w:t>
      </w:r>
    </w:p>
    <w:p w14:paraId="03C83FF6" w14:textId="6E5A07FA" w:rsidR="008429C7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funding.</w:t>
      </w:r>
    </w:p>
    <w:p w14:paraId="0EF0E3C1" w14:textId="1C1A6E85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D0EA056" w14:textId="0205D5AD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sz w:val="22"/>
          <w:szCs w:val="22"/>
          <w:lang w:val="en-US"/>
        </w:rPr>
        <w:t>Availability</w:t>
      </w:r>
    </w:p>
    <w:p w14:paraId="36F96232" w14:textId="4AB3D658" w:rsidR="00B74A23" w:rsidRP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The statistical code was made available at </w:t>
      </w:r>
      <w:hyperlink r:id="rId13" w:history="1">
        <w:r w:rsidRPr="00A00CF3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t>https://github.com/CHMMaas/PredictionHypoparathyroidism</w:t>
        </w:r>
      </w:hyperlink>
      <w:commentRangeStart w:id="31"/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31"/>
      <w:r w:rsidR="00866331">
        <w:rPr>
          <w:rStyle w:val="Verwijzingopmerking"/>
        </w:rPr>
        <w:commentReference w:id="31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2282D4D9" w14:textId="77777777" w:rsidR="00E2176F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6D90F2F6" w14:textId="77777777" w:rsidR="008429C7" w:rsidRPr="002440B9" w:rsidRDefault="008429C7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edical Ethics committee of the Erasmus Medical Center approved this study ( (MEC-2018-1195, MEC-2013-233, MEC-2017-1041).</w:t>
      </w:r>
    </w:p>
    <w:p w14:paraId="5710FA08" w14:textId="5FDFB8C8" w:rsidR="00774BDA" w:rsidRPr="000733F8" w:rsidRDefault="000D2893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FB3DDA">
        <w:rPr>
          <w:rFonts w:ascii="Times New Roman" w:hAnsi="Times New Roman" w:cs="Times New Roman"/>
          <w:sz w:val="22"/>
          <w:szCs w:val="22"/>
          <w:lang w:val="en-GB"/>
        </w:rPr>
        <w:br w:type="page"/>
      </w:r>
    </w:p>
    <w:p w14:paraId="39EAA62E" w14:textId="77777777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 xml:space="preserve">References </w:t>
      </w:r>
    </w:p>
    <w:p w14:paraId="24A071C8" w14:textId="77777777" w:rsidR="00E62A37" w:rsidRPr="00E62A37" w:rsidRDefault="00A804AE" w:rsidP="00E62A37">
      <w:pPr>
        <w:pStyle w:val="EndNoteBibliography"/>
        <w:ind w:left="720" w:hanging="720"/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4E206F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E62A37" w:rsidRPr="00E62A37">
        <w:t>1.</w:t>
      </w:r>
      <w:r w:rsidR="00E62A37" w:rsidRPr="00E62A37">
        <w:tab/>
        <w:t xml:space="preserve">Asari R, Passler C, Kaczirek K, et al. Hypoparathyroidism after total thyroidectomy: a prospective study. </w:t>
      </w:r>
      <w:r w:rsidR="00E62A37" w:rsidRPr="00E62A37">
        <w:rPr>
          <w:i/>
        </w:rPr>
        <w:t>Arch Surg</w:t>
      </w:r>
      <w:r w:rsidR="00E62A37" w:rsidRPr="00E62A37">
        <w:t xml:space="preserve"> 2008; 143(2):132-7; discussion 138.</w:t>
      </w:r>
    </w:p>
    <w:p w14:paraId="3DC204D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.</w:t>
      </w:r>
      <w:r w:rsidRPr="00E62A37">
        <w:tab/>
        <w:t xml:space="preserve">Kim SM, Kim HK, Kim KJ, et al. Recovery from Permanent Hypoparathyroidism After Total Thyroidectomy. </w:t>
      </w:r>
      <w:r w:rsidRPr="00E62A37">
        <w:rPr>
          <w:i/>
        </w:rPr>
        <w:t>Thyroid</w:t>
      </w:r>
      <w:r w:rsidRPr="00E62A37">
        <w:t xml:space="preserve"> 2015; 25(7):830-3.</w:t>
      </w:r>
    </w:p>
    <w:p w14:paraId="79F96B3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3.</w:t>
      </w:r>
      <w:r w:rsidRPr="00E62A37">
        <w:tab/>
        <w:t xml:space="preserve">Díez JJ, Anda E, Sastre J, et al. Prevalence and risk factors for hypoparathyroidism following total thyroidectomy in Spain: a multicentric and nation-wide retrospective analysis. </w:t>
      </w:r>
      <w:r w:rsidRPr="00E62A37">
        <w:rPr>
          <w:i/>
        </w:rPr>
        <w:t>Endocrine</w:t>
      </w:r>
      <w:r w:rsidRPr="00E62A37">
        <w:t xml:space="preserve"> 2019; 66(2):405-415.</w:t>
      </w:r>
    </w:p>
    <w:p w14:paraId="73B948C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4.</w:t>
      </w:r>
      <w:r w:rsidRPr="00E62A37">
        <w:tab/>
        <w:t xml:space="preserve">Almquist M, Hallgrimsson P, Nordenström E, et al. Prediction of permanent hypoparathyroidism after total thyroidectomy. </w:t>
      </w:r>
      <w:r w:rsidRPr="00E62A37">
        <w:rPr>
          <w:i/>
        </w:rPr>
        <w:t>World J Surg</w:t>
      </w:r>
      <w:r w:rsidRPr="00E62A37">
        <w:t xml:space="preserve"> 2014; 38(10):2613-20.</w:t>
      </w:r>
    </w:p>
    <w:p w14:paraId="034F6CBF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5.</w:t>
      </w:r>
      <w:r w:rsidRPr="00E62A37">
        <w:tab/>
        <w:t xml:space="preserve">Siggelkow H, Clarke BL, Germak J, et al. Burden of illness in not adequately controlled chronic hypoparathyroidism: Findings from a 13-country patient and caregiver survey. </w:t>
      </w:r>
      <w:r w:rsidRPr="00F10BC2">
        <w:rPr>
          <w:i/>
          <w:lang w:val="nl-NL"/>
        </w:rPr>
        <w:t>Clin Endocrinol (Oxf)</w:t>
      </w:r>
      <w:r w:rsidRPr="00F10BC2">
        <w:rPr>
          <w:lang w:val="nl-NL"/>
        </w:rPr>
        <w:t xml:space="preserve"> 2020; 92(2):159-168.</w:t>
      </w:r>
    </w:p>
    <w:p w14:paraId="3581A6FC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6.</w:t>
      </w:r>
      <w:r w:rsidRPr="00F10BC2">
        <w:rPr>
          <w:lang w:val="nl-NL"/>
        </w:rPr>
        <w:tab/>
        <w:t xml:space="preserve">Jørgensen CU, Homøe P, Dahl M, et al. </w:t>
      </w:r>
      <w:r w:rsidRPr="00E62A37">
        <w:t xml:space="preserve">Postoperative Chronic Hypoparathyroidism and Quality of Life After Total Thyroidectomy. </w:t>
      </w:r>
      <w:r w:rsidRPr="00E62A37">
        <w:rPr>
          <w:i/>
        </w:rPr>
        <w:t>JBMR Plus</w:t>
      </w:r>
      <w:r w:rsidRPr="00E62A37">
        <w:t xml:space="preserve"> 2021; 5(4):e10479.</w:t>
      </w:r>
    </w:p>
    <w:p w14:paraId="21CB43C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7.</w:t>
      </w:r>
      <w:r w:rsidRPr="00E62A37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E62A37">
        <w:rPr>
          <w:i/>
        </w:rPr>
        <w:t>Endokrynol Pol</w:t>
      </w:r>
      <w:r w:rsidRPr="00E62A37">
        <w:t xml:space="preserve"> 2020; 71(2):126-133.</w:t>
      </w:r>
    </w:p>
    <w:p w14:paraId="46B27FE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8.</w:t>
      </w:r>
      <w:r w:rsidRPr="00E62A37">
        <w:tab/>
        <w:t xml:space="preserve">Cho JN, Park WS, Min SY. Predictors and risk factors of hypoparathyroidism after total thyroidectomy. </w:t>
      </w:r>
      <w:r w:rsidRPr="00E62A37">
        <w:rPr>
          <w:i/>
        </w:rPr>
        <w:t>International Journal of Surgery</w:t>
      </w:r>
      <w:r w:rsidRPr="00E62A37">
        <w:t xml:space="preserve"> 2016; 34:47-52.</w:t>
      </w:r>
    </w:p>
    <w:p w14:paraId="1883236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9.</w:t>
      </w:r>
      <w:r w:rsidRPr="00E62A37">
        <w:tab/>
        <w:t xml:space="preserve">Loncar I, Noltes ME, Dickhoff C, et al. Persistent Postthyroidectomy Hypoparathyroidism in the Netherlands. </w:t>
      </w:r>
      <w:r w:rsidRPr="00E62A37">
        <w:rPr>
          <w:i/>
        </w:rPr>
        <w:t>JAMA Otolaryngol Head Neck Surg</w:t>
      </w:r>
      <w:r w:rsidRPr="00E62A37">
        <w:t xml:space="preserve"> 2021; 147(11):959-965.</w:t>
      </w:r>
    </w:p>
    <w:p w14:paraId="24FA534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0.</w:t>
      </w:r>
      <w:r w:rsidRPr="00E62A37">
        <w:tab/>
        <w:t xml:space="preserve">Wang W, Xia F, Meng C, et al. Prediction of permanent hypoparathyroidism by parathyroid hormone and serum calcium 24 h after thyroidectomy. </w:t>
      </w:r>
      <w:r w:rsidRPr="00E62A37">
        <w:rPr>
          <w:i/>
        </w:rPr>
        <w:t>Am J Otolaryngol</w:t>
      </w:r>
      <w:r w:rsidRPr="00E62A37">
        <w:t xml:space="preserve"> 2018; 39(6):746-750.</w:t>
      </w:r>
    </w:p>
    <w:p w14:paraId="538A990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1.</w:t>
      </w:r>
      <w:r w:rsidRPr="00E62A37">
        <w:tab/>
        <w:t xml:space="preserve">Nagel K, Hendricks A, Lenschow C, et al. Definition and diagnosis of postsurgical hypoparathyroidism after thyroid surgery: meta-analysis. </w:t>
      </w:r>
      <w:r w:rsidRPr="00E62A37">
        <w:rPr>
          <w:i/>
        </w:rPr>
        <w:t>BJS Open</w:t>
      </w:r>
      <w:r w:rsidRPr="00E62A37">
        <w:t xml:space="preserve"> 2022; 6(5).</w:t>
      </w:r>
    </w:p>
    <w:p w14:paraId="583A2CA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2.</w:t>
      </w:r>
      <w:r w:rsidRPr="00E62A37">
        <w:tab/>
        <w:t xml:space="preserve">Transparent Reporting of a multivariable prediction model for Individual Prognosis Or Diagnosis (TRIPOD): Explanation and Elaboration. </w:t>
      </w:r>
      <w:r w:rsidRPr="00E62A37">
        <w:rPr>
          <w:i/>
        </w:rPr>
        <w:t>Annals of Internal Medicine</w:t>
      </w:r>
      <w:r w:rsidRPr="00E62A37">
        <w:t xml:space="preserve"> 2015; 162(1):W1-W73.</w:t>
      </w:r>
    </w:p>
    <w:p w14:paraId="2D96959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3.</w:t>
      </w:r>
      <w:r w:rsidRPr="00E62A37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E62A37">
        <w:rPr>
          <w:i/>
        </w:rPr>
        <w:t>European Journal of Endocrinology</w:t>
      </w:r>
      <w:r w:rsidRPr="00E62A37">
        <w:t xml:space="preserve"> 2022; 186(2):R33-R63.</w:t>
      </w:r>
    </w:p>
    <w:p w14:paraId="0001CEF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4.</w:t>
      </w:r>
      <w:r w:rsidRPr="00E62A37">
        <w:tab/>
        <w:t xml:space="preserve">van Buuren S, Groothuis-Oudshoorn K. mice: Multivariate Imputation by Chained Equations in R. </w:t>
      </w:r>
      <w:r w:rsidRPr="00E62A37">
        <w:rPr>
          <w:i/>
        </w:rPr>
        <w:t>Journal of Statistical Software</w:t>
      </w:r>
      <w:r w:rsidRPr="00E62A37">
        <w:t xml:space="preserve"> 2011; 45(3):1 - 67.</w:t>
      </w:r>
    </w:p>
    <w:p w14:paraId="531A1362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15.</w:t>
      </w:r>
      <w:r w:rsidRPr="00F10BC2">
        <w:rPr>
          <w:lang w:val="nl-NL"/>
        </w:rPr>
        <w:tab/>
        <w:t xml:space="preserve">Moons KGM, Donders RART, Stijnen T, et al. </w:t>
      </w:r>
      <w:r w:rsidRPr="00E62A37">
        <w:t xml:space="preserve">Using the outcome for imputation of missing predictor values was preferred. </w:t>
      </w:r>
      <w:r w:rsidRPr="00E62A37">
        <w:rPr>
          <w:i/>
        </w:rPr>
        <w:t>Journal of Clinical Epidemiology</w:t>
      </w:r>
      <w:r w:rsidRPr="00E62A37">
        <w:t xml:space="preserve"> 2006; 59(10):1092-1101.</w:t>
      </w:r>
    </w:p>
    <w:p w14:paraId="34DDDAF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6.</w:t>
      </w:r>
      <w:r w:rsidRPr="00E62A37">
        <w:tab/>
        <w:t xml:space="preserve">Rubin DB. Multiple imputation after 18+ years. </w:t>
      </w:r>
      <w:r w:rsidRPr="00E62A37">
        <w:rPr>
          <w:i/>
        </w:rPr>
        <w:t>Journal of the American statistical Association</w:t>
      </w:r>
      <w:r w:rsidRPr="00E62A37">
        <w:t xml:space="preserve"> 1996; 91(434):473-489.</w:t>
      </w:r>
    </w:p>
    <w:p w14:paraId="7EFB045B" w14:textId="5D5951AE" w:rsidR="00E62A37" w:rsidRPr="00E62A37" w:rsidRDefault="00E62A37" w:rsidP="00E62A37">
      <w:pPr>
        <w:pStyle w:val="EndNoteBibliography"/>
        <w:ind w:left="720" w:hanging="720"/>
      </w:pPr>
      <w:r w:rsidRPr="00E62A37">
        <w:t>17.</w:t>
      </w:r>
      <w:r w:rsidRPr="00E62A37">
        <w:tab/>
        <w:t xml:space="preserve">Jr FEH. rms: Regression Modeling Strategies. R package version 6.6-0. 2023. Available at: </w:t>
      </w:r>
      <w:hyperlink r:id="rId14" w:history="1">
        <w:r w:rsidRPr="00E62A37">
          <w:rPr>
            <w:rStyle w:val="Hyperlink"/>
          </w:rPr>
          <w:t>https://CRAN.R-project.org/package=rms</w:t>
        </w:r>
      </w:hyperlink>
      <w:r w:rsidRPr="00E62A37">
        <w:t xml:space="preserve">. </w:t>
      </w:r>
    </w:p>
    <w:p w14:paraId="7768E63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8.</w:t>
      </w:r>
      <w:r w:rsidRPr="00E62A37">
        <w:tab/>
        <w:t xml:space="preserve">Smith GC, Seaman SR, Wood AM, et al. Correcting for optimistic prediction in small data sets. </w:t>
      </w:r>
      <w:r w:rsidRPr="00E62A37">
        <w:rPr>
          <w:i/>
        </w:rPr>
        <w:t>Am J Epidemiol</w:t>
      </w:r>
      <w:r w:rsidRPr="00E62A37">
        <w:t xml:space="preserve"> 2014; 180(3):318-24.</w:t>
      </w:r>
    </w:p>
    <w:p w14:paraId="064FA6A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9.</w:t>
      </w:r>
      <w:r w:rsidRPr="00E62A37">
        <w:tab/>
        <w:t>Steyerberg EW. Clinical Prediction Models: A Practical Approach to Development, Validation, and Updating.: New York: Springer, 2009.</w:t>
      </w:r>
    </w:p>
    <w:p w14:paraId="1E7723E9" w14:textId="1FEFC537" w:rsidR="00E62A37" w:rsidRPr="00E62A37" w:rsidRDefault="00E62A37" w:rsidP="00E62A37">
      <w:pPr>
        <w:pStyle w:val="EndNoteBibliography"/>
        <w:ind w:left="720" w:hanging="720"/>
      </w:pPr>
      <w:r w:rsidRPr="00E62A37">
        <w:t>20.</w:t>
      </w:r>
      <w:r w:rsidRPr="00E62A37">
        <w:tab/>
        <w:t xml:space="preserve">Maas CCHM. Web tool for predicting long-term hypoparathyroidism 2023. Available at: </w:t>
      </w:r>
      <w:hyperlink r:id="rId15" w:history="1">
        <w:r w:rsidRPr="00E62A37">
          <w:rPr>
            <w:rStyle w:val="Hyperlink"/>
          </w:rPr>
          <w:t>https://erasmusmcpublichealth.shinyapps.io/Hypoparathyroidism/</w:t>
        </w:r>
      </w:hyperlink>
      <w:r w:rsidRPr="00E62A37">
        <w:t xml:space="preserve"> </w:t>
      </w:r>
    </w:p>
    <w:p w14:paraId="0E49A8D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1.</w:t>
      </w:r>
      <w:r w:rsidRPr="00E62A37">
        <w:tab/>
        <w:t xml:space="preserve">Harrell FE, Jr., Califf RM, Pryor DB, et al. Evaluating the yield of medical tests. </w:t>
      </w:r>
      <w:r w:rsidRPr="00E62A37">
        <w:rPr>
          <w:i/>
        </w:rPr>
        <w:t>Jama</w:t>
      </w:r>
      <w:r w:rsidRPr="00E62A37">
        <w:t xml:space="preserve"> 1982; 247(18):2543-6.</w:t>
      </w:r>
    </w:p>
    <w:p w14:paraId="1EE48053" w14:textId="069174CB" w:rsidR="00E62A37" w:rsidRPr="00E62A37" w:rsidRDefault="00E62A37" w:rsidP="00E62A37">
      <w:pPr>
        <w:pStyle w:val="EndNoteBibliography"/>
        <w:ind w:left="720" w:hanging="720"/>
      </w:pPr>
      <w:r w:rsidRPr="00E62A37">
        <w:t>22.</w:t>
      </w:r>
      <w:r w:rsidRPr="00E62A37">
        <w:tab/>
        <w:t xml:space="preserve">Team RC. R: A language and environment for statistical computing. R Foundation for Statistical Computing, Vienna, Austria. 2022. Available at: </w:t>
      </w:r>
      <w:hyperlink r:id="rId16" w:history="1">
        <w:r w:rsidRPr="00E62A37">
          <w:rPr>
            <w:rStyle w:val="Hyperlink"/>
          </w:rPr>
          <w:t>https://www.R-project.org/</w:t>
        </w:r>
      </w:hyperlink>
      <w:r w:rsidRPr="00E62A37">
        <w:t xml:space="preserve">. </w:t>
      </w:r>
    </w:p>
    <w:p w14:paraId="60E299F5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3.</w:t>
      </w:r>
      <w:r w:rsidRPr="00E62A37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E62A37">
        <w:rPr>
          <w:i/>
        </w:rPr>
        <w:t>Gland Surgery</w:t>
      </w:r>
      <w:r w:rsidRPr="00E62A37">
        <w:t xml:space="preserve"> 2017:S11-S19.</w:t>
      </w:r>
    </w:p>
    <w:p w14:paraId="214E2FF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4.</w:t>
      </w:r>
      <w:r w:rsidRPr="00E62A37">
        <w:tab/>
        <w:t xml:space="preserve">Jørgensen CU, Homøe P, Dahl M, et al. High incidence of chronic hypoparathyroidism secondary to total thyroidectomy. </w:t>
      </w:r>
      <w:r w:rsidRPr="00E62A37">
        <w:rPr>
          <w:i/>
        </w:rPr>
        <w:t>Dan Med J</w:t>
      </w:r>
      <w:r w:rsidRPr="00E62A37">
        <w:t xml:space="preserve"> 2020; 67(5).</w:t>
      </w:r>
    </w:p>
    <w:p w14:paraId="29DA5E3E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25.</w:t>
      </w:r>
      <w:r w:rsidRPr="00E62A37">
        <w:tab/>
        <w:t xml:space="preserve">Lončar I, Dulfer RR, Massolt ET, et al. Postoperative parathyroid hormone levels as a predictor for persistent hypoparathyroidism. </w:t>
      </w:r>
      <w:r w:rsidRPr="00F10BC2">
        <w:rPr>
          <w:i/>
          <w:lang w:val="nl-NL"/>
        </w:rPr>
        <w:t>Eur J Endocrinol</w:t>
      </w:r>
      <w:r w:rsidRPr="00F10BC2">
        <w:rPr>
          <w:lang w:val="nl-NL"/>
        </w:rPr>
        <w:t xml:space="preserve"> 2020; 183(2):149-159.</w:t>
      </w:r>
    </w:p>
    <w:p w14:paraId="0D200C19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F10BC2">
        <w:rPr>
          <w:lang w:val="nl-NL"/>
        </w:rPr>
        <w:t>26.</w:t>
      </w:r>
      <w:r w:rsidRPr="00F10BC2">
        <w:rPr>
          <w:lang w:val="nl-NL"/>
        </w:rPr>
        <w:tab/>
        <w:t xml:space="preserve">Li K, Wang XF, Li DY, et al. </w:t>
      </w:r>
      <w:r w:rsidRPr="00E62A37">
        <w:t xml:space="preserve">The good, the bad, and the ugly of calcium supplementation: a review of calcium intake on human health. </w:t>
      </w:r>
      <w:r w:rsidRPr="00F10BC2">
        <w:rPr>
          <w:i/>
          <w:lang w:val="nl-NL"/>
        </w:rPr>
        <w:t>Clin Interv Aging</w:t>
      </w:r>
      <w:r w:rsidRPr="00F10BC2">
        <w:rPr>
          <w:lang w:val="nl-NL"/>
        </w:rPr>
        <w:t xml:space="preserve"> 2018; 13:2443-2452.</w:t>
      </w:r>
    </w:p>
    <w:p w14:paraId="20A10CEA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27.</w:t>
      </w:r>
      <w:r w:rsidRPr="00F10BC2">
        <w:rPr>
          <w:lang w:val="nl-NL"/>
        </w:rPr>
        <w:tab/>
        <w:t xml:space="preserve">Riley RD, Snell KIE, Ensor J, et al. </w:t>
      </w:r>
      <w:r w:rsidRPr="00E62A37">
        <w:t xml:space="preserve">Minimum sample size for developing a multivariable prediction model: PART II - binary and time-to-event outcomes. </w:t>
      </w:r>
      <w:r w:rsidRPr="00E62A37">
        <w:rPr>
          <w:i/>
        </w:rPr>
        <w:t>Statistics in Medicine</w:t>
      </w:r>
      <w:r w:rsidRPr="00E62A37">
        <w:t xml:space="preserve"> 2019; 38(7):1276-1296.</w:t>
      </w:r>
    </w:p>
    <w:p w14:paraId="0EB43A9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8.</w:t>
      </w:r>
      <w:r w:rsidRPr="00E62A37">
        <w:tab/>
        <w:t xml:space="preserve">Steyerberg EW, Harrell FE, Jr. Prediction models need appropriate internal, internal-external, and external validation. </w:t>
      </w:r>
      <w:r w:rsidRPr="00E62A37">
        <w:rPr>
          <w:i/>
        </w:rPr>
        <w:t>J Clin Epidemiol</w:t>
      </w:r>
      <w:r w:rsidRPr="00E62A37">
        <w:t xml:space="preserve"> 2016; 69:245-7.</w:t>
      </w:r>
    </w:p>
    <w:p w14:paraId="45D12D88" w14:textId="5D793A08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7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.P.J. van Dijk" w:date="2023-07-18T17:46:00Z" w:initials="SvD">
    <w:p w14:paraId="49E789FF" w14:textId="0C41247E" w:rsidR="00FB557D" w:rsidRPr="00290969" w:rsidRDefault="00FB557D">
      <w:pPr>
        <w:pStyle w:val="Tekstopmerking"/>
        <w:rPr>
          <w:highlight w:val="green"/>
        </w:rPr>
      </w:pPr>
      <w:r w:rsidRPr="00290969">
        <w:rPr>
          <w:rStyle w:val="Verwijzingopmerking"/>
          <w:highlight w:val="green"/>
        </w:rPr>
        <w:annotationRef/>
      </w:r>
      <w:proofErr w:type="spellStart"/>
      <w:r w:rsidRPr="00290969">
        <w:rPr>
          <w:highlight w:val="green"/>
        </w:rPr>
        <w:t>To</w:t>
      </w:r>
      <w:proofErr w:type="spellEnd"/>
      <w:r w:rsidRPr="00290969">
        <w:rPr>
          <w:highlight w:val="green"/>
        </w:rPr>
        <w:t xml:space="preserve"> do:</w:t>
      </w:r>
    </w:p>
    <w:p w14:paraId="3A21A102" w14:textId="74F198D1" w:rsidR="00FB557D" w:rsidRPr="00290969" w:rsidRDefault="00FB557D" w:rsidP="00FB557D">
      <w:pPr>
        <w:pStyle w:val="Tekstopmerking"/>
        <w:numPr>
          <w:ilvl w:val="0"/>
          <w:numId w:val="9"/>
        </w:numPr>
        <w:rPr>
          <w:highlight w:val="green"/>
        </w:rPr>
      </w:pPr>
      <w:r w:rsidRPr="00290969">
        <w:rPr>
          <w:highlight w:val="green"/>
        </w:rPr>
        <w:t>Volgorde figuren en tabellen</w:t>
      </w:r>
    </w:p>
  </w:comment>
  <w:comment w:id="2" w:author="S.P.J. van Dijk" w:date="2023-07-18T17:23:00Z" w:initials="SvD">
    <w:p w14:paraId="7F9676AD" w14:textId="4284A3C7" w:rsidR="000E7764" w:rsidRDefault="000E7764">
      <w:pPr>
        <w:pStyle w:val="Tekstopmerking"/>
      </w:pPr>
      <w:r w:rsidRPr="00290969">
        <w:rPr>
          <w:rStyle w:val="Verwijzingopmerking"/>
          <w:highlight w:val="green"/>
        </w:rPr>
        <w:annotationRef/>
      </w:r>
      <w:r w:rsidRPr="00290969">
        <w:rPr>
          <w:highlight w:val="green"/>
        </w:rPr>
        <w:t>Groningen</w:t>
      </w:r>
    </w:p>
  </w:comment>
  <w:comment w:id="3" w:author="C.H.M. Maas" w:date="2023-07-19T18:02:00Z" w:initials="CM">
    <w:p w14:paraId="37E65588" w14:textId="7BE0B338" w:rsidR="00742D4C" w:rsidRPr="00CD2530" w:rsidRDefault="00742D4C">
      <w:pPr>
        <w:pStyle w:val="Tekstopmerking"/>
        <w:rPr>
          <w:lang w:val="en-US"/>
        </w:rPr>
      </w:pPr>
      <w:r w:rsidRPr="00742D4C">
        <w:rPr>
          <w:rStyle w:val="Verwijzingopmerking"/>
          <w:highlight w:val="magenta"/>
        </w:rPr>
        <w:annotationRef/>
      </w:r>
      <w:r w:rsidRPr="00CD2530">
        <w:rPr>
          <w:rStyle w:val="Verwijzingopmerking"/>
          <w:highlight w:val="magenta"/>
          <w:lang w:val="en-US"/>
        </w:rPr>
        <w:t xml:space="preserve">@Caro: Check added CI </w:t>
      </w:r>
      <w:r w:rsidR="00E40FA1">
        <w:rPr>
          <w:rStyle w:val="Verwijzingopmerking"/>
          <w:highlight w:val="magenta"/>
          <w:lang w:val="en-US"/>
        </w:rPr>
        <w:t xml:space="preserve">to </w:t>
      </w:r>
      <w:proofErr w:type="spellStart"/>
      <w:r w:rsidR="00E40FA1">
        <w:rPr>
          <w:rStyle w:val="Verwijzingopmerking"/>
          <w:highlight w:val="magenta"/>
          <w:lang w:val="en-US"/>
        </w:rPr>
        <w:t>webapp</w:t>
      </w:r>
      <w:proofErr w:type="spellEnd"/>
      <w:r w:rsidR="00E40FA1">
        <w:rPr>
          <w:rStyle w:val="Verwijzingopmerking"/>
          <w:highlight w:val="magenta"/>
          <w:lang w:val="en-US"/>
        </w:rPr>
        <w:t xml:space="preserve"> </w:t>
      </w:r>
      <w:r w:rsidRPr="00CD2530">
        <w:rPr>
          <w:rStyle w:val="Verwijzingopmerking"/>
          <w:highlight w:val="magenta"/>
          <w:lang w:val="en-US"/>
        </w:rPr>
        <w:t>with David</w:t>
      </w:r>
    </w:p>
  </w:comment>
  <w:comment w:id="15" w:author="C.H.M. Maas" w:date="2023-07-20T12:04:00Z" w:initials="CM">
    <w:p w14:paraId="0DE9951E" w14:textId="60575F30" w:rsidR="00D2743A" w:rsidRPr="00D2743A" w:rsidRDefault="00D2743A">
      <w:pPr>
        <w:pStyle w:val="Tekstopmerking"/>
        <w:rPr>
          <w:lang w:val="en-US"/>
        </w:rPr>
      </w:pPr>
      <w:r w:rsidRPr="001B6A0A">
        <w:rPr>
          <w:rStyle w:val="Verwijzingopmerking"/>
          <w:highlight w:val="green"/>
        </w:rPr>
        <w:annotationRef/>
      </w:r>
      <w:r w:rsidRPr="001B6A0A">
        <w:rPr>
          <w:highlight w:val="green"/>
          <w:lang w:val="en-US"/>
        </w:rPr>
        <w:t>Rewrite?</w:t>
      </w:r>
    </w:p>
  </w:comment>
  <w:comment w:id="31" w:author="C.H.M. Maas" w:date="2023-07-19T13:38:00Z" w:initials="CM">
    <w:p w14:paraId="5BA1BC83" w14:textId="386982D8" w:rsidR="00866331" w:rsidRPr="005206A4" w:rsidRDefault="00866331">
      <w:pPr>
        <w:pStyle w:val="Tekstopmerking"/>
        <w:rPr>
          <w:highlight w:val="magenta"/>
          <w:lang w:val="en-US"/>
        </w:rPr>
      </w:pPr>
      <w:r w:rsidRPr="00866331">
        <w:rPr>
          <w:rStyle w:val="Verwijzingopmerking"/>
          <w:highlight w:val="magenta"/>
        </w:rPr>
        <w:annotationRef/>
      </w:r>
      <w:r w:rsidR="007D39AE" w:rsidRPr="00D2743A">
        <w:rPr>
          <w:highlight w:val="magenta"/>
          <w:lang w:val="en-US"/>
        </w:rPr>
        <w:t>@Caro</w:t>
      </w:r>
      <w:r w:rsidRPr="00D2743A">
        <w:rPr>
          <w:highlight w:val="magenta"/>
          <w:lang w:val="en-US"/>
        </w:rPr>
        <w:t>: make public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21A102" w15:done="0"/>
  <w15:commentEx w15:paraId="7F9676AD" w15:done="0"/>
  <w15:commentEx w15:paraId="37E65588" w15:done="0"/>
  <w15:commentEx w15:paraId="0DE9951E" w15:done="0"/>
  <w15:commentEx w15:paraId="5BA1BC8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19CBF6" w14:textId="77777777" w:rsidR="00FD2630" w:rsidRDefault="00FD2630" w:rsidP="00E4632A">
      <w:r>
        <w:separator/>
      </w:r>
    </w:p>
  </w:endnote>
  <w:endnote w:type="continuationSeparator" w:id="0">
    <w:p w14:paraId="0F504BD6" w14:textId="77777777" w:rsidR="00FD2630" w:rsidRDefault="00FD2630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6189B04C" w:rsidR="00FD2630" w:rsidRDefault="00FD2630">
        <w:pPr>
          <w:pStyle w:val="Voetteks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206A4">
          <w:rPr>
            <w:noProof/>
          </w:rPr>
          <w:t>10</w:t>
        </w:r>
        <w:r>
          <w:fldChar w:fldCharType="end"/>
        </w:r>
      </w:p>
    </w:sdtContent>
  </w:sdt>
  <w:p w14:paraId="59F08D39" w14:textId="77777777" w:rsidR="00FD2630" w:rsidRDefault="00FD2630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6746C" w14:textId="77777777" w:rsidR="00FD2630" w:rsidRDefault="00FD2630" w:rsidP="00E4632A">
      <w:r>
        <w:separator/>
      </w:r>
    </w:p>
  </w:footnote>
  <w:footnote w:type="continuationSeparator" w:id="0">
    <w:p w14:paraId="0F9D94D1" w14:textId="77777777" w:rsidR="00FD2630" w:rsidRDefault="00FD2630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7E537B3"/>
    <w:multiLevelType w:val="hybridMultilevel"/>
    <w:tmpl w:val="9D8CB09A"/>
    <w:lvl w:ilvl="0" w:tplc="39E8ECA2">
      <w:start w:val="4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7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4"/>
  </w:num>
  <w:num w:numId="5">
    <w:abstractNumId w:val="3"/>
  </w:num>
  <w:num w:numId="6">
    <w:abstractNumId w:val="5"/>
  </w:num>
  <w:num w:numId="7">
    <w:abstractNumId w:val="6"/>
  </w:num>
  <w:num w:numId="8">
    <w:abstractNumId w:val="8"/>
  </w:num>
  <w:num w:numId="9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.P.J. van Dijk">
    <w15:presenceInfo w15:providerId="AD" w15:userId="S-1-5-21-932686498-1610486119-1155464205-242272"/>
  </w15:person>
  <w15:person w15:author="C.H.M. Maas">
    <w15:presenceInfo w15:providerId="None" w15:userId="C.H.M. Maa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/>
  <w:trackRevisions/>
  <w:defaultTabStop w:val="708"/>
  <w:hyphenationZone w:val="425"/>
  <w:characterSpacingControl w:val="doNotCompress"/>
  <w:hdrShapeDefaults>
    <o:shapedefaults v:ext="edit" spidmax="12288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17&lt;/item&gt;&lt;item&gt;19&lt;/item&gt;&lt;item&gt;20&lt;/item&gt;&lt;item&gt;22&lt;/item&gt;&lt;item&gt;24&lt;/item&gt;&lt;item&gt;27&lt;/item&gt;&lt;item&gt;28&lt;/item&gt;&lt;item&gt;29&lt;/item&gt;&lt;item&gt;31&lt;/item&gt;&lt;item&gt;33&lt;/item&gt;&lt;item&gt;35&lt;/item&gt;&lt;item&gt;36&lt;/item&gt;&lt;item&gt;37&lt;/item&gt;&lt;item&gt;38&lt;/item&gt;&lt;item&gt;40&lt;/item&gt;&lt;item&gt;41&lt;/item&gt;&lt;item&gt;44&lt;/item&gt;&lt;item&gt;46&lt;/item&gt;&lt;item&gt;49&lt;/item&gt;&lt;item&gt;53&lt;/item&gt;&lt;item&gt;56&lt;/item&gt;&lt;item&gt;57&lt;/item&gt;&lt;item&gt;58&lt;/item&gt;&lt;item&gt;59&lt;/item&gt;&lt;item&gt;60&lt;/item&gt;&lt;/record-ids&gt;&lt;/item&gt;&lt;/Libraries&gt;"/>
  </w:docVars>
  <w:rsids>
    <w:rsidRoot w:val="0060057E"/>
    <w:rsid w:val="00000321"/>
    <w:rsid w:val="00001316"/>
    <w:rsid w:val="0000266A"/>
    <w:rsid w:val="0000334D"/>
    <w:rsid w:val="000034E5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16F"/>
    <w:rsid w:val="000314C8"/>
    <w:rsid w:val="00032090"/>
    <w:rsid w:val="0003248C"/>
    <w:rsid w:val="00033177"/>
    <w:rsid w:val="00035481"/>
    <w:rsid w:val="000355BF"/>
    <w:rsid w:val="000407B2"/>
    <w:rsid w:val="00040C71"/>
    <w:rsid w:val="00043ED7"/>
    <w:rsid w:val="00043EDC"/>
    <w:rsid w:val="00044315"/>
    <w:rsid w:val="000457F9"/>
    <w:rsid w:val="000468A7"/>
    <w:rsid w:val="00050803"/>
    <w:rsid w:val="00063343"/>
    <w:rsid w:val="000659DE"/>
    <w:rsid w:val="0007013E"/>
    <w:rsid w:val="000714DB"/>
    <w:rsid w:val="00071D4F"/>
    <w:rsid w:val="000723FF"/>
    <w:rsid w:val="00072C84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B0734"/>
    <w:rsid w:val="000B11B0"/>
    <w:rsid w:val="000B5425"/>
    <w:rsid w:val="000B5ADA"/>
    <w:rsid w:val="000B6F6D"/>
    <w:rsid w:val="000C2E81"/>
    <w:rsid w:val="000C357D"/>
    <w:rsid w:val="000C35AB"/>
    <w:rsid w:val="000C448E"/>
    <w:rsid w:val="000C4658"/>
    <w:rsid w:val="000D19CF"/>
    <w:rsid w:val="000D2893"/>
    <w:rsid w:val="000D5453"/>
    <w:rsid w:val="000D6DF3"/>
    <w:rsid w:val="000D7BB1"/>
    <w:rsid w:val="000E00E9"/>
    <w:rsid w:val="000E24DE"/>
    <w:rsid w:val="000E3F7F"/>
    <w:rsid w:val="000E665D"/>
    <w:rsid w:val="000E69A6"/>
    <w:rsid w:val="000E7764"/>
    <w:rsid w:val="000F12D1"/>
    <w:rsid w:val="000F29E0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105BE"/>
    <w:rsid w:val="0011335D"/>
    <w:rsid w:val="001166A6"/>
    <w:rsid w:val="00116BA5"/>
    <w:rsid w:val="0012038C"/>
    <w:rsid w:val="0012073C"/>
    <w:rsid w:val="00120E8F"/>
    <w:rsid w:val="001227EA"/>
    <w:rsid w:val="00124DF2"/>
    <w:rsid w:val="00132C85"/>
    <w:rsid w:val="00132C9A"/>
    <w:rsid w:val="00133501"/>
    <w:rsid w:val="001335C7"/>
    <w:rsid w:val="0013365D"/>
    <w:rsid w:val="00135245"/>
    <w:rsid w:val="001353F8"/>
    <w:rsid w:val="00135614"/>
    <w:rsid w:val="00135CAB"/>
    <w:rsid w:val="00137725"/>
    <w:rsid w:val="00137D05"/>
    <w:rsid w:val="00137EAF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2DB3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3410"/>
    <w:rsid w:val="00183793"/>
    <w:rsid w:val="00183B5C"/>
    <w:rsid w:val="00183C59"/>
    <w:rsid w:val="00186183"/>
    <w:rsid w:val="00191FD5"/>
    <w:rsid w:val="00192AFF"/>
    <w:rsid w:val="00195169"/>
    <w:rsid w:val="001956B8"/>
    <w:rsid w:val="00196270"/>
    <w:rsid w:val="001971E3"/>
    <w:rsid w:val="001A07E6"/>
    <w:rsid w:val="001A10F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57A"/>
    <w:rsid w:val="001B667A"/>
    <w:rsid w:val="001B6A0A"/>
    <w:rsid w:val="001B7E15"/>
    <w:rsid w:val="001C2328"/>
    <w:rsid w:val="001C6E60"/>
    <w:rsid w:val="001C7C51"/>
    <w:rsid w:val="001C7E5B"/>
    <w:rsid w:val="001D04F5"/>
    <w:rsid w:val="001D2D90"/>
    <w:rsid w:val="001D337C"/>
    <w:rsid w:val="001D425F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7C6"/>
    <w:rsid w:val="001E3936"/>
    <w:rsid w:val="001E4980"/>
    <w:rsid w:val="001E6CD9"/>
    <w:rsid w:val="001E73BC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62B4"/>
    <w:rsid w:val="00207213"/>
    <w:rsid w:val="00207758"/>
    <w:rsid w:val="002104F6"/>
    <w:rsid w:val="00212A30"/>
    <w:rsid w:val="00215142"/>
    <w:rsid w:val="00215797"/>
    <w:rsid w:val="00217703"/>
    <w:rsid w:val="00223EFC"/>
    <w:rsid w:val="00225BF3"/>
    <w:rsid w:val="00227FCE"/>
    <w:rsid w:val="00230B99"/>
    <w:rsid w:val="00231D3F"/>
    <w:rsid w:val="00233553"/>
    <w:rsid w:val="00233C27"/>
    <w:rsid w:val="002355B9"/>
    <w:rsid w:val="002367B7"/>
    <w:rsid w:val="0023706D"/>
    <w:rsid w:val="00240E74"/>
    <w:rsid w:val="002440B9"/>
    <w:rsid w:val="00244AFB"/>
    <w:rsid w:val="00244FFB"/>
    <w:rsid w:val="00245B07"/>
    <w:rsid w:val="00246733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80E38"/>
    <w:rsid w:val="002827DD"/>
    <w:rsid w:val="00283384"/>
    <w:rsid w:val="002863FD"/>
    <w:rsid w:val="00286527"/>
    <w:rsid w:val="00287617"/>
    <w:rsid w:val="00290969"/>
    <w:rsid w:val="00293702"/>
    <w:rsid w:val="00296789"/>
    <w:rsid w:val="00296C5A"/>
    <w:rsid w:val="002A102A"/>
    <w:rsid w:val="002A6E19"/>
    <w:rsid w:val="002A7DBA"/>
    <w:rsid w:val="002B1228"/>
    <w:rsid w:val="002B17BB"/>
    <w:rsid w:val="002B226D"/>
    <w:rsid w:val="002B2274"/>
    <w:rsid w:val="002B293C"/>
    <w:rsid w:val="002B2B66"/>
    <w:rsid w:val="002B3E71"/>
    <w:rsid w:val="002B4B5B"/>
    <w:rsid w:val="002B78AA"/>
    <w:rsid w:val="002C2C1F"/>
    <w:rsid w:val="002C3540"/>
    <w:rsid w:val="002C40BE"/>
    <w:rsid w:val="002C785F"/>
    <w:rsid w:val="002D143E"/>
    <w:rsid w:val="002D1E8B"/>
    <w:rsid w:val="002D4504"/>
    <w:rsid w:val="002D624D"/>
    <w:rsid w:val="002D63DD"/>
    <w:rsid w:val="002E0A97"/>
    <w:rsid w:val="002E24C8"/>
    <w:rsid w:val="002E2AF9"/>
    <w:rsid w:val="002E3F7D"/>
    <w:rsid w:val="002E4CCF"/>
    <w:rsid w:val="002E5F66"/>
    <w:rsid w:val="002E684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14D4"/>
    <w:rsid w:val="0034215D"/>
    <w:rsid w:val="003430C7"/>
    <w:rsid w:val="00343EA1"/>
    <w:rsid w:val="00345CEF"/>
    <w:rsid w:val="003470B6"/>
    <w:rsid w:val="00350E90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4586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84D"/>
    <w:rsid w:val="003930EE"/>
    <w:rsid w:val="003938C2"/>
    <w:rsid w:val="00393ADE"/>
    <w:rsid w:val="00395907"/>
    <w:rsid w:val="003960EC"/>
    <w:rsid w:val="003962CC"/>
    <w:rsid w:val="003977D1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5D0A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0E99"/>
    <w:rsid w:val="00431542"/>
    <w:rsid w:val="00432535"/>
    <w:rsid w:val="004328FE"/>
    <w:rsid w:val="0043340F"/>
    <w:rsid w:val="00435FDB"/>
    <w:rsid w:val="00437CFF"/>
    <w:rsid w:val="00440785"/>
    <w:rsid w:val="00443B02"/>
    <w:rsid w:val="00446821"/>
    <w:rsid w:val="0044708C"/>
    <w:rsid w:val="00447EB0"/>
    <w:rsid w:val="004530BD"/>
    <w:rsid w:val="0045469F"/>
    <w:rsid w:val="0045509C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358A"/>
    <w:rsid w:val="004740E0"/>
    <w:rsid w:val="004765FD"/>
    <w:rsid w:val="00480F52"/>
    <w:rsid w:val="00481771"/>
    <w:rsid w:val="00487682"/>
    <w:rsid w:val="004909DC"/>
    <w:rsid w:val="00491085"/>
    <w:rsid w:val="00491CD4"/>
    <w:rsid w:val="00491D8D"/>
    <w:rsid w:val="004927E5"/>
    <w:rsid w:val="00492A2A"/>
    <w:rsid w:val="004950F3"/>
    <w:rsid w:val="004956AE"/>
    <w:rsid w:val="00496201"/>
    <w:rsid w:val="004967C8"/>
    <w:rsid w:val="00496B20"/>
    <w:rsid w:val="00496DB9"/>
    <w:rsid w:val="00497C80"/>
    <w:rsid w:val="004A03E9"/>
    <w:rsid w:val="004A10DC"/>
    <w:rsid w:val="004A1D03"/>
    <w:rsid w:val="004A253D"/>
    <w:rsid w:val="004A5660"/>
    <w:rsid w:val="004A5EFA"/>
    <w:rsid w:val="004A7F68"/>
    <w:rsid w:val="004B1D5E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E0530"/>
    <w:rsid w:val="004E206F"/>
    <w:rsid w:val="004E2460"/>
    <w:rsid w:val="004E39C1"/>
    <w:rsid w:val="004E4E21"/>
    <w:rsid w:val="004E6ABB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01F"/>
    <w:rsid w:val="00505C16"/>
    <w:rsid w:val="00507242"/>
    <w:rsid w:val="00510FD6"/>
    <w:rsid w:val="0051543A"/>
    <w:rsid w:val="0051591A"/>
    <w:rsid w:val="005206A4"/>
    <w:rsid w:val="005226EE"/>
    <w:rsid w:val="00522BF7"/>
    <w:rsid w:val="00523E9E"/>
    <w:rsid w:val="00524AA7"/>
    <w:rsid w:val="00524D7B"/>
    <w:rsid w:val="00524F1A"/>
    <w:rsid w:val="005257B5"/>
    <w:rsid w:val="00530BF0"/>
    <w:rsid w:val="00530C2A"/>
    <w:rsid w:val="0053304E"/>
    <w:rsid w:val="00536320"/>
    <w:rsid w:val="00537EB8"/>
    <w:rsid w:val="00540F2C"/>
    <w:rsid w:val="00542180"/>
    <w:rsid w:val="00547B13"/>
    <w:rsid w:val="00552217"/>
    <w:rsid w:val="005530DA"/>
    <w:rsid w:val="005559C6"/>
    <w:rsid w:val="00556229"/>
    <w:rsid w:val="005565CE"/>
    <w:rsid w:val="00557EE8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731B"/>
    <w:rsid w:val="005978B9"/>
    <w:rsid w:val="005A0D69"/>
    <w:rsid w:val="005B034E"/>
    <w:rsid w:val="005B146B"/>
    <w:rsid w:val="005B16C1"/>
    <w:rsid w:val="005B4B80"/>
    <w:rsid w:val="005B4C03"/>
    <w:rsid w:val="005B6B44"/>
    <w:rsid w:val="005C1D20"/>
    <w:rsid w:val="005C4E7D"/>
    <w:rsid w:val="005C5CA3"/>
    <w:rsid w:val="005C5EC1"/>
    <w:rsid w:val="005C6176"/>
    <w:rsid w:val="005C7EAD"/>
    <w:rsid w:val="005D1216"/>
    <w:rsid w:val="005D16F8"/>
    <w:rsid w:val="005D1925"/>
    <w:rsid w:val="005D1D29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0BD"/>
    <w:rsid w:val="005E6DDC"/>
    <w:rsid w:val="005E7FBA"/>
    <w:rsid w:val="005F14B8"/>
    <w:rsid w:val="005F5211"/>
    <w:rsid w:val="0060057E"/>
    <w:rsid w:val="00600974"/>
    <w:rsid w:val="00600D0C"/>
    <w:rsid w:val="00601639"/>
    <w:rsid w:val="00601F0A"/>
    <w:rsid w:val="00602792"/>
    <w:rsid w:val="0060354C"/>
    <w:rsid w:val="00605EC7"/>
    <w:rsid w:val="00606A10"/>
    <w:rsid w:val="00607D88"/>
    <w:rsid w:val="0061326B"/>
    <w:rsid w:val="006132CE"/>
    <w:rsid w:val="00616384"/>
    <w:rsid w:val="00617B88"/>
    <w:rsid w:val="00620B49"/>
    <w:rsid w:val="00621B18"/>
    <w:rsid w:val="0062723E"/>
    <w:rsid w:val="006321CD"/>
    <w:rsid w:val="006337F1"/>
    <w:rsid w:val="006339DE"/>
    <w:rsid w:val="006345B2"/>
    <w:rsid w:val="00634C95"/>
    <w:rsid w:val="00635576"/>
    <w:rsid w:val="006362F6"/>
    <w:rsid w:val="0063752A"/>
    <w:rsid w:val="00640A7B"/>
    <w:rsid w:val="0064277D"/>
    <w:rsid w:val="00643D35"/>
    <w:rsid w:val="00645040"/>
    <w:rsid w:val="00646177"/>
    <w:rsid w:val="00646DDD"/>
    <w:rsid w:val="00646FCB"/>
    <w:rsid w:val="006470D3"/>
    <w:rsid w:val="00650135"/>
    <w:rsid w:val="006502A9"/>
    <w:rsid w:val="006502D6"/>
    <w:rsid w:val="00651DFB"/>
    <w:rsid w:val="00652CFF"/>
    <w:rsid w:val="0065334D"/>
    <w:rsid w:val="00653914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5A8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6769"/>
    <w:rsid w:val="00686863"/>
    <w:rsid w:val="006907A4"/>
    <w:rsid w:val="00690EC6"/>
    <w:rsid w:val="00691D58"/>
    <w:rsid w:val="006920D6"/>
    <w:rsid w:val="006925C9"/>
    <w:rsid w:val="00692741"/>
    <w:rsid w:val="00693666"/>
    <w:rsid w:val="006947EA"/>
    <w:rsid w:val="00695F79"/>
    <w:rsid w:val="006A09F5"/>
    <w:rsid w:val="006A198B"/>
    <w:rsid w:val="006A2D2D"/>
    <w:rsid w:val="006A3665"/>
    <w:rsid w:val="006A5507"/>
    <w:rsid w:val="006A5B84"/>
    <w:rsid w:val="006A5F49"/>
    <w:rsid w:val="006B1028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54AE"/>
    <w:rsid w:val="006C6AFC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55DE"/>
    <w:rsid w:val="006F70DB"/>
    <w:rsid w:val="00701A8F"/>
    <w:rsid w:val="00701DB5"/>
    <w:rsid w:val="00702A6D"/>
    <w:rsid w:val="007035E3"/>
    <w:rsid w:val="00705E0B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559"/>
    <w:rsid w:val="007328AC"/>
    <w:rsid w:val="0073471F"/>
    <w:rsid w:val="007348F8"/>
    <w:rsid w:val="007349DF"/>
    <w:rsid w:val="00734C50"/>
    <w:rsid w:val="00736C38"/>
    <w:rsid w:val="00737385"/>
    <w:rsid w:val="00737469"/>
    <w:rsid w:val="0073751C"/>
    <w:rsid w:val="007401CC"/>
    <w:rsid w:val="00742D4C"/>
    <w:rsid w:val="0074346E"/>
    <w:rsid w:val="00745152"/>
    <w:rsid w:val="007505C8"/>
    <w:rsid w:val="00750D21"/>
    <w:rsid w:val="00750FC1"/>
    <w:rsid w:val="00751542"/>
    <w:rsid w:val="00753357"/>
    <w:rsid w:val="00755A86"/>
    <w:rsid w:val="0075737D"/>
    <w:rsid w:val="0076082E"/>
    <w:rsid w:val="007615C3"/>
    <w:rsid w:val="00761713"/>
    <w:rsid w:val="0076355E"/>
    <w:rsid w:val="00763B0B"/>
    <w:rsid w:val="007643B9"/>
    <w:rsid w:val="00764758"/>
    <w:rsid w:val="00764C11"/>
    <w:rsid w:val="00764C99"/>
    <w:rsid w:val="00765223"/>
    <w:rsid w:val="0076559E"/>
    <w:rsid w:val="00765609"/>
    <w:rsid w:val="00770B97"/>
    <w:rsid w:val="00774AC2"/>
    <w:rsid w:val="00774BDA"/>
    <w:rsid w:val="00774EB3"/>
    <w:rsid w:val="007754C9"/>
    <w:rsid w:val="00775A5E"/>
    <w:rsid w:val="007774A9"/>
    <w:rsid w:val="0077765D"/>
    <w:rsid w:val="00783F12"/>
    <w:rsid w:val="00784409"/>
    <w:rsid w:val="00785BB9"/>
    <w:rsid w:val="00787837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B6F04"/>
    <w:rsid w:val="007C1048"/>
    <w:rsid w:val="007C3791"/>
    <w:rsid w:val="007C445D"/>
    <w:rsid w:val="007D0C06"/>
    <w:rsid w:val="007D1BE4"/>
    <w:rsid w:val="007D39AE"/>
    <w:rsid w:val="007D5390"/>
    <w:rsid w:val="007D7EAD"/>
    <w:rsid w:val="007E0BB0"/>
    <w:rsid w:val="007E0D2F"/>
    <w:rsid w:val="007E0E2C"/>
    <w:rsid w:val="007E0EB7"/>
    <w:rsid w:val="007E170B"/>
    <w:rsid w:val="007E1773"/>
    <w:rsid w:val="007E4F96"/>
    <w:rsid w:val="007E5E30"/>
    <w:rsid w:val="007F304C"/>
    <w:rsid w:val="007F3EFF"/>
    <w:rsid w:val="007F7AE7"/>
    <w:rsid w:val="007F7FB6"/>
    <w:rsid w:val="00802CBE"/>
    <w:rsid w:val="0080348F"/>
    <w:rsid w:val="008046E7"/>
    <w:rsid w:val="00805013"/>
    <w:rsid w:val="0080590C"/>
    <w:rsid w:val="00805B43"/>
    <w:rsid w:val="0081363F"/>
    <w:rsid w:val="00813E19"/>
    <w:rsid w:val="008140FE"/>
    <w:rsid w:val="00814156"/>
    <w:rsid w:val="00814817"/>
    <w:rsid w:val="0081555E"/>
    <w:rsid w:val="0081683E"/>
    <w:rsid w:val="00816B1F"/>
    <w:rsid w:val="0081710A"/>
    <w:rsid w:val="00823F86"/>
    <w:rsid w:val="00825140"/>
    <w:rsid w:val="00826486"/>
    <w:rsid w:val="00826529"/>
    <w:rsid w:val="00826D63"/>
    <w:rsid w:val="0083009D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3057"/>
    <w:rsid w:val="00854575"/>
    <w:rsid w:val="008561EE"/>
    <w:rsid w:val="0085620D"/>
    <w:rsid w:val="00860B06"/>
    <w:rsid w:val="0086293F"/>
    <w:rsid w:val="00863457"/>
    <w:rsid w:val="00865399"/>
    <w:rsid w:val="00866331"/>
    <w:rsid w:val="00867AC1"/>
    <w:rsid w:val="00867E4E"/>
    <w:rsid w:val="00870FFC"/>
    <w:rsid w:val="00871EF6"/>
    <w:rsid w:val="008748EF"/>
    <w:rsid w:val="00876269"/>
    <w:rsid w:val="008829BF"/>
    <w:rsid w:val="00884FA7"/>
    <w:rsid w:val="008856EF"/>
    <w:rsid w:val="00887B6A"/>
    <w:rsid w:val="00890DCF"/>
    <w:rsid w:val="0089136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92D"/>
    <w:rsid w:val="008A6E04"/>
    <w:rsid w:val="008A6E0A"/>
    <w:rsid w:val="008A7B09"/>
    <w:rsid w:val="008B0488"/>
    <w:rsid w:val="008B1705"/>
    <w:rsid w:val="008B1B98"/>
    <w:rsid w:val="008B1EB2"/>
    <w:rsid w:val="008B266C"/>
    <w:rsid w:val="008B3A0F"/>
    <w:rsid w:val="008B65FB"/>
    <w:rsid w:val="008C126A"/>
    <w:rsid w:val="008C2995"/>
    <w:rsid w:val="008C2FCE"/>
    <w:rsid w:val="008C4BAF"/>
    <w:rsid w:val="008C686F"/>
    <w:rsid w:val="008C7C49"/>
    <w:rsid w:val="008D401A"/>
    <w:rsid w:val="008D4564"/>
    <w:rsid w:val="008D5676"/>
    <w:rsid w:val="008D7661"/>
    <w:rsid w:val="008E0A66"/>
    <w:rsid w:val="008E29B0"/>
    <w:rsid w:val="008E6B8B"/>
    <w:rsid w:val="008F438A"/>
    <w:rsid w:val="00900856"/>
    <w:rsid w:val="00901726"/>
    <w:rsid w:val="00902677"/>
    <w:rsid w:val="009029A5"/>
    <w:rsid w:val="00902D5A"/>
    <w:rsid w:val="00906BED"/>
    <w:rsid w:val="009112F4"/>
    <w:rsid w:val="009113B4"/>
    <w:rsid w:val="0091177E"/>
    <w:rsid w:val="00911E29"/>
    <w:rsid w:val="009133B7"/>
    <w:rsid w:val="009163BD"/>
    <w:rsid w:val="0091671E"/>
    <w:rsid w:val="009167D3"/>
    <w:rsid w:val="00916C58"/>
    <w:rsid w:val="009178DB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5CD0"/>
    <w:rsid w:val="0093675A"/>
    <w:rsid w:val="00937BDB"/>
    <w:rsid w:val="009437EF"/>
    <w:rsid w:val="00944986"/>
    <w:rsid w:val="0094592C"/>
    <w:rsid w:val="00947D14"/>
    <w:rsid w:val="0095095C"/>
    <w:rsid w:val="00950FDA"/>
    <w:rsid w:val="00951880"/>
    <w:rsid w:val="00951F3F"/>
    <w:rsid w:val="00953289"/>
    <w:rsid w:val="009538B6"/>
    <w:rsid w:val="0095396B"/>
    <w:rsid w:val="009550DF"/>
    <w:rsid w:val="00957317"/>
    <w:rsid w:val="00957C26"/>
    <w:rsid w:val="00960297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7641B"/>
    <w:rsid w:val="00980EB0"/>
    <w:rsid w:val="0098122F"/>
    <w:rsid w:val="00981C6B"/>
    <w:rsid w:val="00981F84"/>
    <w:rsid w:val="0098238E"/>
    <w:rsid w:val="00982473"/>
    <w:rsid w:val="009826A0"/>
    <w:rsid w:val="00982F1B"/>
    <w:rsid w:val="0098380A"/>
    <w:rsid w:val="00983A9E"/>
    <w:rsid w:val="00983BB0"/>
    <w:rsid w:val="00984519"/>
    <w:rsid w:val="00984927"/>
    <w:rsid w:val="00985724"/>
    <w:rsid w:val="00986356"/>
    <w:rsid w:val="00987663"/>
    <w:rsid w:val="009878DF"/>
    <w:rsid w:val="00987E46"/>
    <w:rsid w:val="00991380"/>
    <w:rsid w:val="00991469"/>
    <w:rsid w:val="00992592"/>
    <w:rsid w:val="009926F8"/>
    <w:rsid w:val="00994CB5"/>
    <w:rsid w:val="00995511"/>
    <w:rsid w:val="009A1E20"/>
    <w:rsid w:val="009A671A"/>
    <w:rsid w:val="009B0045"/>
    <w:rsid w:val="009B20AC"/>
    <w:rsid w:val="009B4529"/>
    <w:rsid w:val="009B6133"/>
    <w:rsid w:val="009B76BE"/>
    <w:rsid w:val="009C1E41"/>
    <w:rsid w:val="009C4C05"/>
    <w:rsid w:val="009C5444"/>
    <w:rsid w:val="009C588D"/>
    <w:rsid w:val="009C674E"/>
    <w:rsid w:val="009D03B1"/>
    <w:rsid w:val="009D1807"/>
    <w:rsid w:val="009D28E8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4E5E"/>
    <w:rsid w:val="009F5B4B"/>
    <w:rsid w:val="009F5D4E"/>
    <w:rsid w:val="009F60A0"/>
    <w:rsid w:val="00A00DF3"/>
    <w:rsid w:val="00A03333"/>
    <w:rsid w:val="00A03A21"/>
    <w:rsid w:val="00A055E8"/>
    <w:rsid w:val="00A10A52"/>
    <w:rsid w:val="00A10C9A"/>
    <w:rsid w:val="00A1155F"/>
    <w:rsid w:val="00A11DED"/>
    <w:rsid w:val="00A12790"/>
    <w:rsid w:val="00A13527"/>
    <w:rsid w:val="00A23D83"/>
    <w:rsid w:val="00A24BBE"/>
    <w:rsid w:val="00A25E08"/>
    <w:rsid w:val="00A3296A"/>
    <w:rsid w:val="00A3507B"/>
    <w:rsid w:val="00A35913"/>
    <w:rsid w:val="00A36E8C"/>
    <w:rsid w:val="00A4034F"/>
    <w:rsid w:val="00A4060B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E27"/>
    <w:rsid w:val="00A67491"/>
    <w:rsid w:val="00A73480"/>
    <w:rsid w:val="00A7409C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5E47"/>
    <w:rsid w:val="00AC6691"/>
    <w:rsid w:val="00AC676A"/>
    <w:rsid w:val="00AC712D"/>
    <w:rsid w:val="00AD0F5A"/>
    <w:rsid w:val="00AD24E1"/>
    <w:rsid w:val="00AD39E3"/>
    <w:rsid w:val="00AD4E99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4CB8"/>
    <w:rsid w:val="00AF61D4"/>
    <w:rsid w:val="00B05F1A"/>
    <w:rsid w:val="00B074EE"/>
    <w:rsid w:val="00B10466"/>
    <w:rsid w:val="00B10861"/>
    <w:rsid w:val="00B11D27"/>
    <w:rsid w:val="00B12D56"/>
    <w:rsid w:val="00B13515"/>
    <w:rsid w:val="00B1487C"/>
    <w:rsid w:val="00B16F4B"/>
    <w:rsid w:val="00B17BAC"/>
    <w:rsid w:val="00B2007A"/>
    <w:rsid w:val="00B201CB"/>
    <w:rsid w:val="00B20352"/>
    <w:rsid w:val="00B208E8"/>
    <w:rsid w:val="00B21279"/>
    <w:rsid w:val="00B22E0D"/>
    <w:rsid w:val="00B25D5A"/>
    <w:rsid w:val="00B27C62"/>
    <w:rsid w:val="00B30304"/>
    <w:rsid w:val="00B31C38"/>
    <w:rsid w:val="00B32F0B"/>
    <w:rsid w:val="00B34AD8"/>
    <w:rsid w:val="00B37B69"/>
    <w:rsid w:val="00B416EB"/>
    <w:rsid w:val="00B43421"/>
    <w:rsid w:val="00B44833"/>
    <w:rsid w:val="00B45313"/>
    <w:rsid w:val="00B4533D"/>
    <w:rsid w:val="00B45813"/>
    <w:rsid w:val="00B45D1A"/>
    <w:rsid w:val="00B5010F"/>
    <w:rsid w:val="00B50192"/>
    <w:rsid w:val="00B5064A"/>
    <w:rsid w:val="00B536B2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A23"/>
    <w:rsid w:val="00B74CCC"/>
    <w:rsid w:val="00B7577A"/>
    <w:rsid w:val="00B771B2"/>
    <w:rsid w:val="00B77B96"/>
    <w:rsid w:val="00B80BF5"/>
    <w:rsid w:val="00B81A8F"/>
    <w:rsid w:val="00B837BB"/>
    <w:rsid w:val="00B83C53"/>
    <w:rsid w:val="00B83D02"/>
    <w:rsid w:val="00B856FA"/>
    <w:rsid w:val="00B85C6F"/>
    <w:rsid w:val="00B85CCD"/>
    <w:rsid w:val="00B868BF"/>
    <w:rsid w:val="00B91419"/>
    <w:rsid w:val="00B9170A"/>
    <w:rsid w:val="00B92702"/>
    <w:rsid w:val="00B92D15"/>
    <w:rsid w:val="00B95EB2"/>
    <w:rsid w:val="00B96008"/>
    <w:rsid w:val="00B97542"/>
    <w:rsid w:val="00BA00F2"/>
    <w:rsid w:val="00BA08FB"/>
    <w:rsid w:val="00BA45CE"/>
    <w:rsid w:val="00BA56E1"/>
    <w:rsid w:val="00BA5C2D"/>
    <w:rsid w:val="00BA60C2"/>
    <w:rsid w:val="00BA620F"/>
    <w:rsid w:val="00BB2189"/>
    <w:rsid w:val="00BB2970"/>
    <w:rsid w:val="00BB2ACA"/>
    <w:rsid w:val="00BB4A11"/>
    <w:rsid w:val="00BB7C93"/>
    <w:rsid w:val="00BB7DF6"/>
    <w:rsid w:val="00BC04F7"/>
    <w:rsid w:val="00BC11F0"/>
    <w:rsid w:val="00BC5D46"/>
    <w:rsid w:val="00BC7CF6"/>
    <w:rsid w:val="00BD0F21"/>
    <w:rsid w:val="00BD12B2"/>
    <w:rsid w:val="00BD1F65"/>
    <w:rsid w:val="00BD1F83"/>
    <w:rsid w:val="00BD25B7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0ECB"/>
    <w:rsid w:val="00C25B3F"/>
    <w:rsid w:val="00C309A3"/>
    <w:rsid w:val="00C31A09"/>
    <w:rsid w:val="00C32FA1"/>
    <w:rsid w:val="00C34874"/>
    <w:rsid w:val="00C372CA"/>
    <w:rsid w:val="00C37E57"/>
    <w:rsid w:val="00C408C3"/>
    <w:rsid w:val="00C40DA4"/>
    <w:rsid w:val="00C412E5"/>
    <w:rsid w:val="00C419F5"/>
    <w:rsid w:val="00C442A2"/>
    <w:rsid w:val="00C4454A"/>
    <w:rsid w:val="00C44B4F"/>
    <w:rsid w:val="00C51BFE"/>
    <w:rsid w:val="00C52D0D"/>
    <w:rsid w:val="00C52EE1"/>
    <w:rsid w:val="00C545C6"/>
    <w:rsid w:val="00C545DA"/>
    <w:rsid w:val="00C553BB"/>
    <w:rsid w:val="00C56AFE"/>
    <w:rsid w:val="00C56C5A"/>
    <w:rsid w:val="00C57C43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079B"/>
    <w:rsid w:val="00C81B1F"/>
    <w:rsid w:val="00C84B82"/>
    <w:rsid w:val="00C850CB"/>
    <w:rsid w:val="00C86808"/>
    <w:rsid w:val="00C90802"/>
    <w:rsid w:val="00C917F8"/>
    <w:rsid w:val="00C93058"/>
    <w:rsid w:val="00C93A0F"/>
    <w:rsid w:val="00C952C6"/>
    <w:rsid w:val="00C97C7F"/>
    <w:rsid w:val="00CA07A7"/>
    <w:rsid w:val="00CA147E"/>
    <w:rsid w:val="00CA240C"/>
    <w:rsid w:val="00CA566E"/>
    <w:rsid w:val="00CA5888"/>
    <w:rsid w:val="00CA6F8C"/>
    <w:rsid w:val="00CB111F"/>
    <w:rsid w:val="00CB1655"/>
    <w:rsid w:val="00CB5146"/>
    <w:rsid w:val="00CB54B8"/>
    <w:rsid w:val="00CC3A30"/>
    <w:rsid w:val="00CC5144"/>
    <w:rsid w:val="00CC6E8B"/>
    <w:rsid w:val="00CD038A"/>
    <w:rsid w:val="00CD2312"/>
    <w:rsid w:val="00CD2530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5450"/>
    <w:rsid w:val="00CE67EE"/>
    <w:rsid w:val="00CE7671"/>
    <w:rsid w:val="00CF117B"/>
    <w:rsid w:val="00CF1482"/>
    <w:rsid w:val="00CF25B7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15DAE"/>
    <w:rsid w:val="00D2039A"/>
    <w:rsid w:val="00D203D5"/>
    <w:rsid w:val="00D222E6"/>
    <w:rsid w:val="00D22984"/>
    <w:rsid w:val="00D2675F"/>
    <w:rsid w:val="00D2743A"/>
    <w:rsid w:val="00D3100D"/>
    <w:rsid w:val="00D32BC5"/>
    <w:rsid w:val="00D32C39"/>
    <w:rsid w:val="00D33FD6"/>
    <w:rsid w:val="00D3648D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04C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938"/>
    <w:rsid w:val="00D77EDF"/>
    <w:rsid w:val="00D800C5"/>
    <w:rsid w:val="00D8029F"/>
    <w:rsid w:val="00D81030"/>
    <w:rsid w:val="00D8452C"/>
    <w:rsid w:val="00D84D7E"/>
    <w:rsid w:val="00D8581E"/>
    <w:rsid w:val="00D8752D"/>
    <w:rsid w:val="00D87B90"/>
    <w:rsid w:val="00D91636"/>
    <w:rsid w:val="00D9333A"/>
    <w:rsid w:val="00D95AB5"/>
    <w:rsid w:val="00D97932"/>
    <w:rsid w:val="00DA10DA"/>
    <w:rsid w:val="00DA444D"/>
    <w:rsid w:val="00DA7126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5A5C"/>
    <w:rsid w:val="00DC7981"/>
    <w:rsid w:val="00DC79E4"/>
    <w:rsid w:val="00DC7F33"/>
    <w:rsid w:val="00DD49BF"/>
    <w:rsid w:val="00DD7A04"/>
    <w:rsid w:val="00DE1413"/>
    <w:rsid w:val="00DE1A9A"/>
    <w:rsid w:val="00DE2972"/>
    <w:rsid w:val="00DE2E73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1760D"/>
    <w:rsid w:val="00E20591"/>
    <w:rsid w:val="00E2176F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0FA1"/>
    <w:rsid w:val="00E42599"/>
    <w:rsid w:val="00E440F4"/>
    <w:rsid w:val="00E4632A"/>
    <w:rsid w:val="00E46AF6"/>
    <w:rsid w:val="00E502FF"/>
    <w:rsid w:val="00E51D83"/>
    <w:rsid w:val="00E53D05"/>
    <w:rsid w:val="00E5400C"/>
    <w:rsid w:val="00E558DC"/>
    <w:rsid w:val="00E56192"/>
    <w:rsid w:val="00E56877"/>
    <w:rsid w:val="00E570AD"/>
    <w:rsid w:val="00E60A2B"/>
    <w:rsid w:val="00E610A6"/>
    <w:rsid w:val="00E61DBB"/>
    <w:rsid w:val="00E62A37"/>
    <w:rsid w:val="00E64DDF"/>
    <w:rsid w:val="00E65307"/>
    <w:rsid w:val="00E65800"/>
    <w:rsid w:val="00E65D87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26"/>
    <w:rsid w:val="00E90D63"/>
    <w:rsid w:val="00E92801"/>
    <w:rsid w:val="00E928B7"/>
    <w:rsid w:val="00E938E3"/>
    <w:rsid w:val="00E966B8"/>
    <w:rsid w:val="00EA0B3B"/>
    <w:rsid w:val="00EA2C66"/>
    <w:rsid w:val="00EA487F"/>
    <w:rsid w:val="00EA517F"/>
    <w:rsid w:val="00EA5442"/>
    <w:rsid w:val="00EA6457"/>
    <w:rsid w:val="00EA6C44"/>
    <w:rsid w:val="00EA7CEC"/>
    <w:rsid w:val="00EA7DCB"/>
    <w:rsid w:val="00EB0F64"/>
    <w:rsid w:val="00EB1F68"/>
    <w:rsid w:val="00EB2850"/>
    <w:rsid w:val="00EB2E2E"/>
    <w:rsid w:val="00EB32E7"/>
    <w:rsid w:val="00EB342C"/>
    <w:rsid w:val="00EB4531"/>
    <w:rsid w:val="00EC0BAD"/>
    <w:rsid w:val="00EC1AA8"/>
    <w:rsid w:val="00EC20FD"/>
    <w:rsid w:val="00ED0939"/>
    <w:rsid w:val="00ED13BE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7803"/>
    <w:rsid w:val="00F011D3"/>
    <w:rsid w:val="00F02832"/>
    <w:rsid w:val="00F03E82"/>
    <w:rsid w:val="00F051DA"/>
    <w:rsid w:val="00F0638C"/>
    <w:rsid w:val="00F06751"/>
    <w:rsid w:val="00F10BC2"/>
    <w:rsid w:val="00F13522"/>
    <w:rsid w:val="00F1378F"/>
    <w:rsid w:val="00F13A09"/>
    <w:rsid w:val="00F13A3C"/>
    <w:rsid w:val="00F13F16"/>
    <w:rsid w:val="00F15034"/>
    <w:rsid w:val="00F177A1"/>
    <w:rsid w:val="00F20183"/>
    <w:rsid w:val="00F20AFB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3227"/>
    <w:rsid w:val="00F4416F"/>
    <w:rsid w:val="00F44CED"/>
    <w:rsid w:val="00F45F6A"/>
    <w:rsid w:val="00F467B6"/>
    <w:rsid w:val="00F475A6"/>
    <w:rsid w:val="00F47E7E"/>
    <w:rsid w:val="00F50744"/>
    <w:rsid w:val="00F541DB"/>
    <w:rsid w:val="00F54366"/>
    <w:rsid w:val="00F54B9B"/>
    <w:rsid w:val="00F55EBA"/>
    <w:rsid w:val="00F5761B"/>
    <w:rsid w:val="00F57EE7"/>
    <w:rsid w:val="00F64EAB"/>
    <w:rsid w:val="00F7157B"/>
    <w:rsid w:val="00F724FD"/>
    <w:rsid w:val="00F7346A"/>
    <w:rsid w:val="00F73A84"/>
    <w:rsid w:val="00F73D0F"/>
    <w:rsid w:val="00F74B75"/>
    <w:rsid w:val="00F75057"/>
    <w:rsid w:val="00F76E4C"/>
    <w:rsid w:val="00F80ECB"/>
    <w:rsid w:val="00F81CFF"/>
    <w:rsid w:val="00F81F04"/>
    <w:rsid w:val="00F83337"/>
    <w:rsid w:val="00F83973"/>
    <w:rsid w:val="00F86ED9"/>
    <w:rsid w:val="00F8771C"/>
    <w:rsid w:val="00F91EFE"/>
    <w:rsid w:val="00F935E0"/>
    <w:rsid w:val="00F95F1D"/>
    <w:rsid w:val="00F9708D"/>
    <w:rsid w:val="00F97FA6"/>
    <w:rsid w:val="00FA018E"/>
    <w:rsid w:val="00FA1F2D"/>
    <w:rsid w:val="00FA6716"/>
    <w:rsid w:val="00FA7E8D"/>
    <w:rsid w:val="00FB113D"/>
    <w:rsid w:val="00FB155C"/>
    <w:rsid w:val="00FB257A"/>
    <w:rsid w:val="00FB27DD"/>
    <w:rsid w:val="00FB3DDA"/>
    <w:rsid w:val="00FB4890"/>
    <w:rsid w:val="00FB557D"/>
    <w:rsid w:val="00FB55C6"/>
    <w:rsid w:val="00FB652A"/>
    <w:rsid w:val="00FC00E8"/>
    <w:rsid w:val="00FC01F8"/>
    <w:rsid w:val="00FC09D6"/>
    <w:rsid w:val="00FC0B0B"/>
    <w:rsid w:val="00FC1D04"/>
    <w:rsid w:val="00FC2F32"/>
    <w:rsid w:val="00FC3408"/>
    <w:rsid w:val="00FC3F76"/>
    <w:rsid w:val="00FC7CAC"/>
    <w:rsid w:val="00FD1FA5"/>
    <w:rsid w:val="00FD2186"/>
    <w:rsid w:val="00FD2630"/>
    <w:rsid w:val="00FD2833"/>
    <w:rsid w:val="00FD4B27"/>
    <w:rsid w:val="00FD68D6"/>
    <w:rsid w:val="00FE09E2"/>
    <w:rsid w:val="00FE1A9D"/>
    <w:rsid w:val="00FE1F6A"/>
    <w:rsid w:val="00FE25F2"/>
    <w:rsid w:val="00FE3D96"/>
    <w:rsid w:val="00FE6589"/>
    <w:rsid w:val="00FE7A60"/>
    <w:rsid w:val="00FF1B5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81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5">
    <w:name w:val="heading 5"/>
    <w:basedOn w:val="Standaard"/>
    <w:next w:val="Standaard"/>
    <w:link w:val="Kop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Standaardalinea-lettertype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Standaard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Onopgemaaktetabel1">
    <w:name w:val="Plain Table 1"/>
    <w:basedOn w:val="Standaardtabe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Kop1Char">
    <w:name w:val="Kop 1 Char"/>
    <w:basedOn w:val="Standaardalinea-lettertype"/>
    <w:link w:val="Kop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Standaardalinea-lettertype"/>
    <w:uiPriority w:val="99"/>
    <w:unhideWhenUsed/>
    <w:rsid w:val="00524F1A"/>
    <w:rPr>
      <w:color w:val="0563C1" w:themeColor="hyperlink"/>
      <w:u w:val="single"/>
    </w:rPr>
  </w:style>
  <w:style w:type="table" w:styleId="Tabelraster">
    <w:name w:val="Table Grid"/>
    <w:basedOn w:val="Standaardtabe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Verwijzingopmerking">
    <w:name w:val="annotation reference"/>
    <w:basedOn w:val="Standaardalinea-lettertype"/>
    <w:uiPriority w:val="99"/>
    <w:semiHidden/>
    <w:unhideWhenUsed/>
    <w:rsid w:val="00911E29"/>
    <w:rPr>
      <w:sz w:val="16"/>
      <w:szCs w:val="16"/>
    </w:rPr>
  </w:style>
  <w:style w:type="paragraph" w:styleId="Tekstopmerking">
    <w:name w:val="annotation text"/>
    <w:basedOn w:val="Standaard"/>
    <w:link w:val="TekstopmerkingChar"/>
    <w:unhideWhenUsed/>
    <w:rsid w:val="00911E29"/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rsid w:val="00911E29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911E29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911E29"/>
    <w:rPr>
      <w:b/>
      <w:bCs/>
      <w:sz w:val="20"/>
      <w:szCs w:val="20"/>
    </w:rPr>
  </w:style>
  <w:style w:type="paragraph" w:styleId="Ballontekst">
    <w:name w:val="Balloon Text"/>
    <w:basedOn w:val="Standaard"/>
    <w:link w:val="Ballonteks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Koptekst">
    <w:name w:val="header"/>
    <w:basedOn w:val="Standaard"/>
    <w:link w:val="Koptekst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KoptekstChar">
    <w:name w:val="Koptekst Char"/>
    <w:basedOn w:val="Standaardalinea-lettertype"/>
    <w:link w:val="Koptekst"/>
    <w:uiPriority w:val="99"/>
    <w:rsid w:val="00E4632A"/>
  </w:style>
  <w:style w:type="paragraph" w:styleId="Voettekst">
    <w:name w:val="footer"/>
    <w:basedOn w:val="Standaard"/>
    <w:link w:val="Voettekst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VoettekstChar">
    <w:name w:val="Voettekst Char"/>
    <w:basedOn w:val="Standaardalinea-lettertype"/>
    <w:link w:val="Voettekst"/>
    <w:uiPriority w:val="99"/>
    <w:rsid w:val="00E4632A"/>
  </w:style>
  <w:style w:type="character" w:styleId="Regelnummer">
    <w:name w:val="line number"/>
    <w:basedOn w:val="Standaardalinea-lettertype"/>
    <w:uiPriority w:val="99"/>
    <w:semiHidden/>
    <w:unhideWhenUsed/>
    <w:rsid w:val="00E4632A"/>
  </w:style>
  <w:style w:type="character" w:customStyle="1" w:styleId="Kop5Char">
    <w:name w:val="Kop 5 Char"/>
    <w:basedOn w:val="Standaardalinea-lettertype"/>
    <w:link w:val="Kop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alweb">
    <w:name w:val="Normal (Web)"/>
    <w:basedOn w:val="Standaard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Tekstvantijdelijkeaanduiding">
    <w:name w:val="Placeholder Text"/>
    <w:basedOn w:val="Standaardalinea-lettertype"/>
    <w:uiPriority w:val="99"/>
    <w:semiHidden/>
    <w:rsid w:val="00CE028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ithub.com/CHMMaas/PredictionHypoparathyroidism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R-project.org/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openxmlformats.org/officeDocument/2006/relationships/hyperlink" Target="https://erasmusmcpublichealth.shinyapps.io/Hypoparathyroidism/" TargetMode="External"/><Relationship Id="rId10" Type="http://schemas.openxmlformats.org/officeDocument/2006/relationships/endnotes" Target="endnotes.xml"/><Relationship Id="rId19" Type="http://schemas.microsoft.com/office/2011/relationships/people" Target="peop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CRAN.R-project.org/package=rms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51EC15C-EFA6-4FE0-8A79-358FE51C64A0}">
  <ds:schemaRefs>
    <ds:schemaRef ds:uri="http://purl.org/dc/elements/1.1/"/>
    <ds:schemaRef ds:uri="http://schemas.microsoft.com/office/2006/metadata/properties"/>
    <ds:schemaRef ds:uri="http://purl.org/dc/terms/"/>
    <ds:schemaRef ds:uri="4e143c7f-c268-4dc1-b29a-fa05b2c3e43c"/>
    <ds:schemaRef ds:uri="http://purl.org/dc/dcmitype/"/>
    <ds:schemaRef ds:uri="http://schemas.microsoft.com/office/infopath/2007/PartnerControls"/>
    <ds:schemaRef ds:uri="http://schemas.microsoft.com/office/2006/documentManagement/types"/>
    <ds:schemaRef ds:uri="http://schemas.openxmlformats.org/package/2006/metadata/core-properties"/>
    <ds:schemaRef ds:uri="52deb8e8-824b-4577-b8d2-4c5a19f97a0c"/>
    <ds:schemaRef ds:uri="http://www.w3.org/XML/1998/namespace"/>
  </ds:schemaRefs>
</ds:datastoreItem>
</file>

<file path=customXml/itemProps3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9302184-999E-4943-B7F2-7018FA909F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2</TotalTime>
  <Pages>11</Pages>
  <Words>5793</Words>
  <Characters>31866</Characters>
  <Application>Microsoft Office Word</Application>
  <DocSecurity>0</DocSecurity>
  <Lines>265</Lines>
  <Paragraphs>7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arolien Maas</cp:lastModifiedBy>
  <cp:revision>60</cp:revision>
  <dcterms:created xsi:type="dcterms:W3CDTF">2023-07-18T12:26:00Z</dcterms:created>
  <dcterms:modified xsi:type="dcterms:W3CDTF">2023-07-20T1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